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4A63A" w14:textId="77777777" w:rsidR="004D6B86" w:rsidRDefault="00921160">
      <w:pPr>
        <w:pStyle w:val="Title"/>
      </w:pPr>
      <w:r w:rsidRPr="00921160">
        <w:t>Adaptive Rewiring on Logistic Maps with Heterogeneous Parameters</w:t>
      </w:r>
    </w:p>
    <w:p w14:paraId="7679B072" w14:textId="77777777" w:rsidR="004D6B86" w:rsidRDefault="002C7C01">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3572FA27" w14:textId="77777777" w:rsidR="004D6B86" w:rsidRDefault="002C7C01">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16F38403"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71C1267" w14:textId="77777777" w:rsidR="004D6B86" w:rsidRPr="00A4757D" w:rsidRDefault="00A4757D">
          <w:r>
            <w:t>Include any grant/funding information and a complete correspondence address.</w:t>
          </w:r>
        </w:p>
      </w:sdtContent>
    </w:sdt>
    <w:p w14:paraId="2AFAAC72"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6DB65FA3"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087FE256"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2D1AA2EF" w14:textId="77777777" w:rsidR="006D7EE9" w:rsidRDefault="00921160" w:rsidP="006D7EE9">
      <w:pPr>
        <w:pStyle w:val="SectionTitle"/>
      </w:pPr>
      <w:r w:rsidRPr="00921160">
        <w:lastRenderedPageBreak/>
        <w:t>Adaptive Rewiring on Logistic Maps with Heterogeneous Parameters</w:t>
      </w:r>
    </w:p>
    <w:p w14:paraId="71E96C4F" w14:textId="77777777" w:rsidR="00921160" w:rsidRDefault="00822477" w:rsidP="00822477">
      <w:pPr>
        <w:pStyle w:val="Heading1"/>
      </w:pPr>
      <w:r>
        <w:t>Introduction</w:t>
      </w:r>
      <w:r w:rsidR="006D7EE9">
        <w:t xml:space="preserve"> </w:t>
      </w:r>
    </w:p>
    <w:p w14:paraId="22ED0976" w14:textId="36EA58D7"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w:t>
      </w:r>
      <w:proofErr w:type="spellStart"/>
      <w:r w:rsidR="001F28D6" w:rsidRPr="001F28D6">
        <w:rPr>
          <w:rFonts w:ascii="Times New Roman" w:hAnsi="Times New Roman" w:cs="Times New Roman"/>
        </w:rPr>
        <w:t>Butz</w:t>
      </w:r>
      <w:proofErr w:type="spellEnd"/>
      <w:r w:rsidR="001F28D6" w:rsidRPr="001F28D6">
        <w:rPr>
          <w:rFonts w:ascii="Times New Roman" w:hAnsi="Times New Roman" w:cs="Times New Roman"/>
        </w:rPr>
        <w:t xml:space="preserve">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r w:rsidR="008E5775">
        <w:fldChar w:fldCharType="begin"/>
      </w:r>
      <w:r w:rsidR="008E5775">
        <w:instrText xml:space="preserve"> ADDIN ZOTERO_TEMP </w:instrText>
      </w:r>
      <w:r w:rsidR="008E5775">
        <w:fldChar w:fldCharType="separate"/>
      </w:r>
      <w:r w:rsidR="008E5775" w:rsidRPr="0088014C">
        <w:rPr>
          <w:rFonts w:ascii="Times New Roman" w:hAnsi="Times New Roman" w:cs="Times New Roman"/>
        </w:rPr>
        <w:t>(Hebb, 1949)</w:t>
      </w:r>
      <w:r w:rsidR="008E5775">
        <w:fldChar w:fldCharType="end"/>
      </w:r>
      <w:r w:rsidR="00BC2527">
        <w:t>.</w:t>
      </w:r>
      <w:r w:rsidR="004B0FA0">
        <w:t xml:space="preserve"> </w:t>
      </w:r>
    </w:p>
    <w:p w14:paraId="7A90C9F5" w14:textId="5CAC90CE" w:rsidR="00151023" w:rsidRDefault="009655A5" w:rsidP="00CA4FF9">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 xml:space="preserve">ur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 xml:space="preserve">(van </w:t>
      </w:r>
      <w:proofErr w:type="spellStart"/>
      <w:r w:rsidR="00CA4FF9" w:rsidRPr="00CA4FF9">
        <w:rPr>
          <w:rFonts w:ascii="Times New Roman" w:hAnsi="Times New Roman" w:cs="Times New Roman"/>
        </w:rPr>
        <w:t>Strien</w:t>
      </w:r>
      <w:proofErr w:type="spellEnd"/>
      <w:r w:rsidR="00CA4FF9" w:rsidRPr="00CA4FF9">
        <w:rPr>
          <w:rFonts w:ascii="Times New Roman" w:hAnsi="Times New Roman" w:cs="Times New Roman"/>
        </w:rPr>
        <w:t>, 1987)</w:t>
      </w:r>
      <w:r w:rsidR="00CA4FF9">
        <w:fldChar w:fldCharType="end"/>
      </w:r>
      <w:r w:rsidR="00CA4FF9">
        <w:t>.</w:t>
      </w:r>
    </w:p>
    <w:p w14:paraId="1FA0B0E5" w14:textId="77777777" w:rsidR="00AB55EA" w:rsidRDefault="00151023" w:rsidP="00BE5049">
      <w:pPr>
        <w:rPr>
          <w:lang w:bidi="fa-IR"/>
        </w:rPr>
      </w:pPr>
      <w:r>
        <w:t xml:space="preserve"> </w:t>
      </w:r>
      <w:r w:rsidR="00AB55EA">
        <w:rPr>
          <w:lang w:bidi="fa-IR"/>
        </w:rPr>
        <w:t>The logistic map is of the form shown in Equation 1.</w:t>
      </w:r>
    </w:p>
    <w:p w14:paraId="72AF0274" w14:textId="20DD3D2E"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3EFDFDFF" w14:textId="1E1A60F2" w:rsidR="004D6B86" w:rsidRDefault="00151023" w:rsidP="003A09E9">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r w:rsidR="003A09E9">
        <w:rPr>
          <w:lang w:bidi="fa-IR"/>
        </w:rPr>
        <w:t xml:space="preserve">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14:paraId="3106022B" w14:textId="3D6AF8E1"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r w:rsidR="003A09E9">
        <w:rPr>
          <w:lang w:bidi="fa-IR"/>
        </w:rPr>
        <w:t>ure</w:t>
      </w:r>
      <w:del w:id="0" w:author="MohammadHossein Manuel Haqiqatkhah" w:date="2020-01-08T02:21:00Z">
        <w:r w:rsidR="00695453" w:rsidDel="003A09E9">
          <w:rPr>
            <w:lang w:bidi="fa-IR"/>
          </w:rPr>
          <w:delText>.</w:delText>
        </w:r>
      </w:del>
      <w:r w:rsidR="00695453">
        <w:rPr>
          <w:lang w:bidi="fa-IR"/>
        </w:rPr>
        <w:t xml:space="preserve"> S1C regains a noisy appearance more in line with Fig</w:t>
      </w:r>
      <w:ins w:id="1" w:author="MohammadHossein Manuel Haqiqatkhah" w:date="2020-01-08T02:21:00Z">
        <w:r w:rsidR="003A09E9">
          <w:rPr>
            <w:lang w:bidi="fa-IR"/>
          </w:rPr>
          <w:t>ure</w:t>
        </w:r>
      </w:ins>
      <w:del w:id="2" w:author="MohammadHossein Manuel Haqiqatkhah" w:date="2020-01-08T02:21:00Z">
        <w:r w:rsidR="00695453" w:rsidDel="003A09E9">
          <w:rPr>
            <w:lang w:bidi="fa-IR"/>
          </w:rPr>
          <w:delText>.</w:delText>
        </w:r>
      </w:del>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4E8DFFFD" w14:textId="249527E6"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14:paraId="04B1DEC8" w14:textId="765700AB" w:rsidR="002838B1" w:rsidRPr="002838B1" w:rsidRDefault="002838B1" w:rsidP="002838B1">
      <w:pPr>
        <w:rPr>
          <w:lang w:bidi="fa-IR"/>
        </w:rPr>
      </w:pPr>
      <m:oMathPara>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14:paraId="38A27AFB" w14:textId="426B6CA4" w:rsidR="00057054" w:rsidRDefault="008B4C4D" w:rsidP="00514223">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4C54C281" w14:textId="39368FEB" w:rsidR="0004168D" w:rsidRDefault="00140C89" w:rsidP="002D7D2D">
      <w:pPr>
        <w:rPr>
          <w:lang w:val="sv-SE"/>
        </w:rPr>
      </w:pPr>
      <w:r>
        <w:rPr>
          <w:lang w:bidi="fa-IR"/>
        </w:rPr>
        <w:lastRenderedPageBreak/>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del w:id="3" w:author="MohammadHossein Manuel Haqiqatkhah" w:date="2020-01-08T02:24:00Z">
        <w:r w:rsidDel="002D7D2D">
          <w:rPr>
            <w:lang w:bidi="fa-IR"/>
          </w:rPr>
          <w:delText>activity</w:delText>
        </w:r>
      </w:del>
      <w:ins w:id="4" w:author="MohammadHossein Manuel Haqiqatkhah" w:date="2020-01-08T02:24:00Z">
        <w:r w:rsidR="002D7D2D">
          <w:rPr>
            <w:lang w:bidi="fa-IR"/>
          </w:rPr>
          <w:t>activities</w:t>
        </w:r>
      </w:ins>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7E2409">
        <w:rPr>
          <w:rFonts w:ascii="Times New Roman" w:hAnsi="Times New Roman" w:cs="Times New Roman"/>
        </w:rPr>
        <w:t>(2017)</w:t>
      </w:r>
      <w:r w:rsidR="00514223">
        <w:fldChar w:fldCharType="end"/>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7E2409">
        <w:rPr>
          <w:rFonts w:ascii="Times New Roman" w:hAnsi="Times New Roman" w:cs="Times New Roman"/>
        </w:rPr>
        <w:t>(2014)</w:t>
      </w:r>
      <w:r w:rsidR="00514223">
        <w:rPr>
          <w:lang w:val="sv-SE"/>
        </w:rPr>
        <w:fldChar w:fldCharType="end"/>
      </w:r>
      <w:r w:rsidR="0004168D">
        <w:rPr>
          <w:lang w:val="sv-SE"/>
        </w:rPr>
        <w:t>.</w:t>
      </w:r>
    </w:p>
    <w:p w14:paraId="6AB6A81A" w14:textId="7A4D1E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C5BD418" w14:textId="36C1E986"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lastRenderedPageBreak/>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69E49713"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0184A593" w14:textId="1C38ECED"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ins w:id="5" w:author="MohammadHossein Manuel Haqiqatkhah" w:date="2020-01-08T02:36:00Z">
        <w:r w:rsidR="005C1C23">
          <w:t xml:space="preserve"> while </w:t>
        </w:r>
      </w:ins>
      <w:ins w:id="6" w:author="MohammadHossein Manuel Haqiqatkhah" w:date="2020-01-08T02:32:00Z">
        <w:r w:rsidR="005C1C23">
          <w:t>giv</w:t>
        </w:r>
      </w:ins>
      <w:ins w:id="7" w:author="MohammadHossein Manuel Haqiqatkhah" w:date="2020-01-08T02:36:00Z">
        <w:r w:rsidR="005C1C23">
          <w:t>ing</w:t>
        </w:r>
      </w:ins>
      <w:ins w:id="8" w:author="MohammadHossein Manuel Haqiqatkhah" w:date="2020-01-08T02:32:00Z">
        <w:r w:rsidR="006455C0">
          <w:t xml:space="preserve"> rise to </w:t>
        </w:r>
        <w:r w:rsidR="00E22067">
          <w:t>distinguishable network structures suitable for cognitive functions</w:t>
        </w:r>
      </w:ins>
      <w:r w:rsidR="007A64BD">
        <w:t>.</w:t>
      </w:r>
      <w:r w:rsidR="002D2936">
        <w:t xml:space="preserve"> </w:t>
      </w:r>
      <w:r>
        <w:t>A discussion ends the paper.</w:t>
      </w:r>
    </w:p>
    <w:p w14:paraId="58D09A92" w14:textId="77777777" w:rsidR="001924E9" w:rsidRDefault="00921160" w:rsidP="001924E9">
      <w:pPr>
        <w:pStyle w:val="Heading1"/>
      </w:pPr>
      <w:r>
        <w:t>Method</w:t>
      </w:r>
    </w:p>
    <w:p w14:paraId="55C6A649" w14:textId="77777777" w:rsidR="001D12AF" w:rsidRDefault="00B332A2" w:rsidP="00B2251E">
      <w:pPr>
        <w:pStyle w:val="Heading3"/>
        <w:ind w:firstLine="0"/>
        <w:rPr>
          <w:lang w:bidi="fa-IR"/>
        </w:rPr>
      </w:pPr>
      <w:r>
        <w:rPr>
          <w:lang w:bidi="fa-IR"/>
        </w:rPr>
        <w:t>D</w:t>
      </w:r>
      <w:r w:rsidR="002D037E">
        <w:rPr>
          <w:lang w:bidi="fa-IR"/>
        </w:rPr>
        <w:t>escription of networks</w:t>
      </w:r>
    </w:p>
    <w:p w14:paraId="40E61C41" w14:textId="2F479E3A"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w:t>
      </w:r>
      <w:r w:rsidR="005F6795">
        <w:lastRenderedPageBreak/>
        <w:t xml:space="preserve">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commentRangeStart w:id="9"/>
      <w:commentRangeStart w:id="10"/>
      <w:r w:rsidR="00D756CA">
        <w:rPr>
          <w:lang w:bidi="fa-IR"/>
        </w:rPr>
        <w:t>subsets</w:t>
      </w:r>
      <w:commentRangeEnd w:id="9"/>
      <w:r w:rsidR="00D12B5F">
        <w:rPr>
          <w:rStyle w:val="CommentReference"/>
        </w:rPr>
        <w:commentReference w:id="9"/>
      </w:r>
      <w:commentRangeEnd w:id="10"/>
      <w:r w:rsidR="00726ABE">
        <w:rPr>
          <w:rStyle w:val="CommentReference"/>
        </w:rPr>
        <w:commentReference w:id="10"/>
      </w:r>
      <w:ins w:id="11" w:author="MohammadHossein Manuel Haqiqatkhah" w:date="2020-01-07T20:45:00Z">
        <w:r w:rsidR="000140D7">
          <w:rPr>
            <w:lang w:bidi="fa-IR"/>
          </w:rPr>
          <w:t xml:space="preserve"> such that </w:t>
        </w:r>
      </w:ins>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12" w:author="MohammadHossein Manuel Haqiqatkhah" w:date="2020-01-07T20:47:00Z">
        <w:r w:rsidR="00E6533B">
          <w:rPr>
            <w:lang w:bidi="fa-IR"/>
          </w:rPr>
          <w:t xml:space="preserve"> </w:t>
        </w:r>
        <w:proofErr w:type="gramStart"/>
        <w:r w:rsidR="00E6533B">
          <w:rPr>
            <w:lang w:bidi="fa-IR"/>
          </w:rPr>
          <w:t xml:space="preserve">and </w:t>
        </w:r>
      </w:ins>
      <w:proofErr w:type="gramEnd"/>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del w:id="13" w:author="MohammadHossein Manuel Haqiqatkhah" w:date="2020-01-08T02:38:00Z">
        <w:r w:rsidR="00D756CA" w:rsidDel="00BE1A4F">
          <w:rPr>
            <w:lang w:bidi="fa-IR"/>
          </w:rPr>
          <w:delText>,</w:delText>
        </w:r>
      </w:del>
      <w:ins w:id="14" w:author="MohammadHossein Manuel Haqiqatkhah" w:date="2020-01-08T02:38:00Z">
        <w:r w:rsidR="00BE1A4F">
          <w:rPr>
            <w:lang w:bidi="fa-IR"/>
          </w:rPr>
          <w:t xml:space="preserve"> are</w:t>
        </w:r>
      </w:ins>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096B1B6D" w14:textId="77777777" w:rsidR="00987BC1" w:rsidRPr="002D037E" w:rsidRDefault="00987BC1" w:rsidP="00C30B73">
      <w:pPr>
        <w:ind w:firstLine="0"/>
        <w:rPr>
          <w:lang w:bidi="fa-IR"/>
        </w:rPr>
      </w:pPr>
      <w:r w:rsidRPr="00C30B73">
        <w:rPr>
          <w:b/>
        </w:rPr>
        <w:t>Dynamics on the graph</w:t>
      </w:r>
    </w:p>
    <w:p w14:paraId="6D07DFF0" w14:textId="6E93E069" w:rsidR="00151A09" w:rsidRDefault="00987BC1" w:rsidP="004824C5">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proofErr w:type="gramStart"/>
      <w:r w:rsidR="00CF7C89">
        <w:t>turbulence</w:t>
      </w:r>
      <w:r w:rsidR="0066593C">
        <w:rPr>
          <w:lang w:bidi="fa-IR"/>
        </w:rPr>
        <w:t xml:space="preserve"> </w:t>
      </w:r>
      <w:proofErr w:type="gramEnd"/>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6226F4FE" w14:textId="77777777" w:rsidR="00151A09" w:rsidRPr="00E72BBD" w:rsidRDefault="0040399E" w:rsidP="00DB7066">
      <w:pPr>
        <w:pStyle w:val="Heading3"/>
        <w:ind w:firstLine="0"/>
      </w:pPr>
      <w:r>
        <w:t xml:space="preserve">Parameter setting and </w:t>
      </w:r>
      <w:r w:rsidR="006B1E2C">
        <w:t>Initialization</w:t>
      </w:r>
    </w:p>
    <w:p w14:paraId="0B91A964" w14:textId="1D774D40" w:rsidR="0040399E" w:rsidRDefault="008B4C4D" w:rsidP="004824C5">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a connectivity density providing robust evolution of small-world structure with unif</w:t>
      </w:r>
      <w:proofErr w:type="spellStart"/>
      <w:r w:rsidR="007A64BD">
        <w:t>orm</w:t>
      </w:r>
      <w:proofErr w:type="spellEnd"/>
      <w:r w:rsidR="007A64BD">
        <w:t xml:space="preserve">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14:paraId="6E1C1121" w14:textId="68083AD5"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DA7618">
        <w:rPr>
          <w:rFonts w:ascii="Times New Roman" w:hAnsi="Times New Roman" w:cs="Times New Roman"/>
        </w:rPr>
        <w:t xml:space="preserve">(Gong &amp; van Leeuwen, 2003; Hellrigel et al., 2019; van </w:t>
      </w:r>
      <w:r w:rsidR="007A18AF" w:rsidRPr="00DA7618">
        <w:rPr>
          <w:rFonts w:ascii="Times New Roman" w:hAnsi="Times New Roman" w:cs="Times New Roman"/>
        </w:rPr>
        <w:lastRenderedPageBreak/>
        <w:t>den Berg &amp; van Leeuwen, 2004)</w:t>
      </w:r>
      <w:r w:rsidR="004824C5">
        <w:rPr>
          <w:lang w:bidi="fa-IR"/>
        </w:rPr>
        <w:fldChar w:fldCharType="end"/>
      </w:r>
      <w:r>
        <w:rPr>
          <w:lang w:bidi="fa-IR"/>
        </w:rPr>
        <w:t>. 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7574B40C" w14:textId="7297BE25"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15"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w:t>
      </w:r>
      <w:proofErr w:type="gramStart"/>
      <w:r>
        <w:rPr>
          <w:lang w:bidi="fa-IR"/>
        </w:rPr>
        <w:t xml:space="preserve">the </w:t>
      </w:r>
      <m:oMath>
        <m:r>
          <m:rPr>
            <m:sty m:val="p"/>
          </m:rPr>
          <w:rPr>
            <w:rFonts w:ascii="Cambria Math" w:hAnsi="Cambria Math"/>
            <w:lang w:bidi="fa-IR"/>
          </w:rPr>
          <m:t>α</m:t>
        </m:r>
      </m:oMath>
      <w:r>
        <w:rPr>
          <w:lang w:bidi="fa-IR"/>
        </w:rPr>
        <w:t xml:space="preserve"> or</w:t>
      </w:r>
      <w:proofErr w:type="gramEnd"/>
      <w:r>
        <w:rPr>
          <w:lang w:bidi="fa-IR"/>
        </w:rPr>
        <w:t xml:space="preserve">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and the families with u</w:t>
      </w:r>
      <w:proofErr w:type="spellStart"/>
      <w:r w:rsidR="0040399E">
        <w:rPr>
          <w:lang w:bidi="fa-IR"/>
        </w:rPr>
        <w:t>nder</w:t>
      </w:r>
      <w:proofErr w:type="spellEnd"/>
      <w:r w:rsidR="0040399E">
        <w:rPr>
          <w:lang w:bidi="fa-IR"/>
        </w:rPr>
        <w:t xml:space="preserve">-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192C1990"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4BDD5DB0"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lastRenderedPageBreak/>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6600182" w14:textId="38924FD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w:t>
      </w:r>
      <w:del w:id="16"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2C26802A"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5C0F9DFA" w14:textId="7835FA8B" w:rsidR="003A7EDE" w:rsidRDefault="0071311E" w:rsidP="00B61062">
      <w:pPr>
        <w:rPr>
          <w:lang w:bidi="fa-IR"/>
        </w:rPr>
      </w:pPr>
      <w:r>
        <w:rPr>
          <w:lang w:bidi="fa-IR"/>
        </w:rPr>
        <w:t xml:space="preserve">The matrix multiplication of M and (1-M) </w:t>
      </w:r>
      <w:r w:rsidR="001C59A5">
        <w:rPr>
          <w:lang w:bidi="fa-IR"/>
        </w:rPr>
        <w:t>with</w:t>
      </w:r>
      <w:commentRangeStart w:id="17"/>
      <w:ins w:id="18"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w:t>
        </w:r>
        <w:proofErr w:type="gramStart"/>
        <w:r w:rsidR="00B61062">
          <w:rPr>
            <w:iCs/>
            <w:lang w:bidi="fa-IR"/>
          </w:rPr>
          <w:t xml:space="preserve">and </w:t>
        </w:r>
        <w:proofErr w:type="gramEnd"/>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17"/>
          <m:r>
            <m:rPr>
              <m:sty m:val="p"/>
            </m:rPr>
            <w:rPr>
              <w:rStyle w:val="CommentReference"/>
            </w:rPr>
            <w:commentReference w:id="17"/>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5E2C6E0A" w14:textId="77777777" w:rsidR="003E11B8" w:rsidRPr="00A8120B" w:rsidRDefault="002C7C01"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698656E3" w14:textId="77777777" w:rsidR="00A8120B" w:rsidRPr="003A7EDE" w:rsidRDefault="00A8120B" w:rsidP="003E11B8">
      <w:pPr>
        <w:rPr>
          <w:lang w:bidi="fa-IR"/>
        </w:rPr>
      </w:pPr>
    </w:p>
    <w:p w14:paraId="61C039D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6773B0E"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w:t>
      </w:r>
      <w:proofErr w:type="gramStart"/>
      <w:r w:rsidR="004B6ADF">
        <w:rPr>
          <w:rFonts w:cs="Times New Roman"/>
          <w:iCs/>
          <w:lang w:bidi="fa-IR"/>
        </w:rPr>
        <w:t xml:space="preserve">matrix </w:t>
      </w:r>
      <w:proofErr w:type="gramEnd"/>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4721550A"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64C82903" w14:textId="6AA77F17" w:rsidR="00851958" w:rsidRDefault="0047436F" w:rsidP="004B6DBF">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lastRenderedPageBreak/>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w:t>
      </w:r>
      <w:proofErr w:type="spellStart"/>
      <w:r w:rsidR="001204C5">
        <w:t>Hahsler</w:t>
      </w:r>
      <w:proofErr w:type="spellEnd"/>
      <w:r w:rsidR="001204C5">
        <w:t xml:space="preserve"> et al., 2008)</w:t>
      </w:r>
      <w:r w:rsidR="002D7D98">
        <w:rPr>
          <w:lang w:bidi="fa-IR"/>
        </w:rPr>
        <w:t xml:space="preserve">, </w:t>
      </w:r>
      <w:r w:rsidR="00A00A8A">
        <w:rPr>
          <w:lang w:bidi="fa-IR"/>
        </w:rPr>
        <w:t xml:space="preserve">which orders the rows and columns of the matrix to maximize </w:t>
      </w:r>
      <w:r w:rsidR="008956B4">
        <w:rPr>
          <w:lang w:bidi="fa-IR"/>
        </w:rPr>
        <w:t xml:space="preserve">visual </w:t>
      </w:r>
      <w:proofErr w:type="spellStart"/>
      <w:r w:rsidR="008956B4">
        <w:rPr>
          <w:lang w:bidi="fa-IR"/>
        </w:rPr>
        <w:t>identifiability</w:t>
      </w:r>
      <w:proofErr w:type="spellEnd"/>
      <w:r w:rsidR="008956B4">
        <w:rPr>
          <w:lang w:bidi="fa-IR"/>
        </w:rPr>
        <w:t xml:space="preserve">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6DDA43C2"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69666A5A" w14:textId="7B9A80CE"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del w:id="19" w:author="Cees van Leeuwen" w:date="2020-01-04T18:39:00Z">
        <w:r w:rsidR="00CA755D" w:rsidDel="00DD4D9B">
          <w:rPr>
            <w:lang w:bidi="fa-IR"/>
          </w:rPr>
          <w:delText xml:space="preserve"> </w:delText>
        </w:r>
      </w:del>
    </w:p>
    <w:p w14:paraId="190AE8B9" w14:textId="77777777" w:rsidR="00580913" w:rsidRDefault="00574992" w:rsidP="00580913">
      <w:pPr>
        <w:pStyle w:val="Heading4"/>
        <w:rPr>
          <w:lang w:bidi="fa-IR"/>
        </w:rPr>
      </w:pPr>
      <w:r>
        <w:rPr>
          <w:lang w:bidi="fa-IR"/>
        </w:rPr>
        <w:t>Clustering coefficient</w:t>
      </w:r>
      <w:r w:rsidR="00580913">
        <w:rPr>
          <w:lang w:bidi="fa-IR"/>
        </w:rPr>
        <w:t>.</w:t>
      </w:r>
    </w:p>
    <w:p w14:paraId="528EB582" w14:textId="6871C0CE"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07BF69C2" w14:textId="77777777" w:rsidR="002838B1" w:rsidRDefault="00AC40F2" w:rsidP="00412BA8">
      <w:pPr>
        <w:rPr>
          <w:ins w:id="20" w:author="MohammadHossein Manuel Haqiqatkhah" w:date="2020-01-07T23:13:00Z"/>
          <w:lang w:bidi="fa-IR"/>
        </w:rPr>
      </w:pPr>
      <w:r>
        <w:rPr>
          <w:lang w:bidi="fa-IR"/>
        </w:rPr>
        <w:t xml:space="preserve">EQ 3 </w:t>
      </w:r>
      <w:r>
        <w:rPr>
          <w:lang w:bidi="fa-IR"/>
        </w:rPr>
        <w:tab/>
      </w:r>
      <w:r>
        <w:rPr>
          <w:lang w:bidi="fa-IR"/>
        </w:rPr>
        <w:tab/>
      </w:r>
    </w:p>
    <w:p w14:paraId="54D17ED2" w14:textId="1A249045" w:rsidR="00412BA8" w:rsidRDefault="00AC40F2" w:rsidP="00412BA8">
      <w:pPr>
        <w:rPr>
          <w:ins w:id="21" w:author="MohammadHossein Manuel Haqiqatkhah" w:date="2020-01-07T20:04:00Z"/>
          <w:lang w:bidi="fa-IR"/>
        </w:rPr>
      </w:pPr>
      <m:oMathPara>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14:paraId="47D60DD3" w14:textId="5B7C2EA9" w:rsidR="00951A4B" w:rsidRPr="00B45590" w:rsidRDefault="00412BA8" w:rsidP="00412BA8">
      <w:pPr>
        <w:rPr>
          <w:lang w:bidi="fa-IR"/>
        </w:rPr>
      </w:pPr>
      <w:ins w:id="22" w:author="MohammadHossein Manuel Haqiqatkhah" w:date="2020-01-07T20:04:00Z">
        <w:r>
          <w:rPr>
            <w:lang w:bidi="fa-IR"/>
          </w:rPr>
          <w:t xml:space="preserve">Trace of matrix A is defined as sum of diagonal </w:t>
        </w:r>
      </w:ins>
      <w:ins w:id="23" w:author="MohammadHossein Manuel Haqiqatkhah" w:date="2020-01-07T20:05:00Z">
        <w:r>
          <w:rPr>
            <w:lang w:bidi="fa-IR"/>
          </w:rPr>
          <w:t>elements of A, i.e.</w:t>
        </w:r>
        <w:proofErr w:type="gramStart"/>
        <w:r>
          <w:rPr>
            <w:lang w:bidi="fa-IR"/>
          </w:rPr>
          <w:t>,</w:t>
        </w:r>
      </w:ins>
      <w:ins w:id="24" w:author="MohammadHossein Manuel Haqiqatkhah" w:date="2020-01-07T20:02:00Z">
        <w:r>
          <w:rPr>
            <w:lang w:bidi="fa-IR"/>
          </w:rPr>
          <w:t xml:space="preserve"> </w:t>
        </w:r>
      </w:ins>
      <w:proofErr w:type="gramEnd"/>
      <m:oMath>
        <m:r>
          <w:rPr>
            <w:rFonts w:ascii="Cambria Math" w:hAnsi="Cambria Math"/>
            <w:lang w:bidi="fa-IR"/>
          </w:rPr>
          <m:t>Tr</m:t>
        </m:r>
        <m:d>
          <m:dPr>
            <m:ctrlPr>
              <w:rPr>
                <w:rFonts w:ascii="Cambria Math" w:hAnsi="Cambria Math"/>
                <w:i/>
                <w:lang w:bidi="fa-IR"/>
              </w:rPr>
            </m:ctrlPr>
          </m:dPr>
          <m:e>
            <m:r>
              <w:rPr>
                <w:rFonts w:ascii="Cambria Math" w:hAnsi="Cambria Math"/>
                <w:lang w:bidi="fa-IR"/>
              </w:rPr>
              <m:t>A</m:t>
            </m:r>
          </m:e>
        </m:d>
        <m:r>
          <w:rPr>
            <w:rFonts w:ascii="Cambria Math" w:hAnsi="Cambria Math"/>
            <w:lang w:bidi="fa-IR"/>
          </w:rPr>
          <m:t xml:space="preserve">= </m:t>
        </m:r>
        <m:nary>
          <m:naryPr>
            <m:chr m:val="∑"/>
            <m:limLoc m:val="undOvr"/>
            <m:supHide m:val="1"/>
            <m:ctrlPr>
              <w:rPr>
                <w:rFonts w:ascii="Cambria Math" w:hAnsi="Cambria Math"/>
                <w:i/>
              </w:rPr>
            </m:ctrlPr>
          </m:naryPr>
          <m:sub>
            <m:r>
              <w:rPr>
                <w:rFonts w:ascii="Cambria Math" w:hAnsi="Cambria Math"/>
                <w:lang w:bidi="fa-IR"/>
              </w:rPr>
              <m:t>i</m:t>
            </m:r>
          </m:sub>
          <m:sup/>
          <m:e>
            <m:sSub>
              <m:sSubPr>
                <m:ctrlPr>
                  <w:rPr>
                    <w:rFonts w:ascii="Cambria Math" w:hAnsi="Cambria Math"/>
                    <w:i/>
                  </w:rPr>
                </m:ctrlPr>
              </m:sSubPr>
              <m:e>
                <m:r>
                  <w:rPr>
                    <w:rFonts w:ascii="Cambria Math" w:hAnsi="Cambria Math"/>
                    <w:lang w:bidi="fa-IR"/>
                  </w:rPr>
                  <m:t>A</m:t>
                </m:r>
              </m:e>
              <m:sub>
                <m:r>
                  <w:rPr>
                    <w:rFonts w:ascii="Cambria Math" w:hAnsi="Cambria Math"/>
                    <w:lang w:bidi="fa-IR"/>
                  </w:rPr>
                  <m:t>ij</m:t>
                </m:r>
              </m:sub>
            </m:sSub>
          </m:e>
        </m:nary>
      </m:oMath>
      <w:r>
        <w:t>.</w:t>
      </w:r>
    </w:p>
    <w:p w14:paraId="79DD2A12" w14:textId="77777777" w:rsidR="00487AEB" w:rsidRDefault="004A5DE1" w:rsidP="000152BB">
      <w:pPr>
        <w:pStyle w:val="Heading4"/>
        <w:rPr>
          <w:lang w:bidi="fa-IR"/>
        </w:rPr>
      </w:pPr>
      <w:commentRangeStart w:id="25"/>
      <w:r>
        <w:rPr>
          <w:lang w:bidi="fa-IR"/>
        </w:rPr>
        <w:lastRenderedPageBreak/>
        <w:t>Average path length</w:t>
      </w:r>
      <w:r w:rsidR="00580913">
        <w:rPr>
          <w:lang w:bidi="fa-IR"/>
        </w:rPr>
        <w:t>.</w:t>
      </w:r>
      <w:commentRangeEnd w:id="25"/>
      <w:r w:rsidR="000563B3">
        <w:rPr>
          <w:rStyle w:val="CommentReference"/>
          <w:rFonts w:asciiTheme="minorHAnsi" w:eastAsiaTheme="minorEastAsia" w:hAnsiTheme="minorHAnsi" w:cstheme="minorBidi"/>
          <w:b w:val="0"/>
          <w:bCs w:val="0"/>
          <w:i w:val="0"/>
          <w:iCs w:val="0"/>
        </w:rPr>
        <w:commentReference w:id="25"/>
      </w:r>
    </w:p>
    <w:p w14:paraId="1B2458DE" w14:textId="4FBCB6FC" w:rsidR="00154205" w:rsidRDefault="008B7677" w:rsidP="00CD141A">
      <w:pPr>
        <w:rPr>
          <w:ins w:id="26"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27" w:author="MohammadHossein Manuel Haqiqatkhah" w:date="2020-01-07T16:44:00Z">
        <w:r w:rsidR="00771EA3">
          <w:rPr>
            <w:lang w:bidi="fa-IR"/>
          </w:rPr>
          <w:t xml:space="preserve">, as defined in Equation </w:t>
        </w:r>
      </w:ins>
      <w:ins w:id="28" w:author="MohammadHossein Manuel Haqiqatkhah" w:date="2020-01-07T19:52:00Z">
        <w:r w:rsidR="00CD141A">
          <w:rPr>
            <w:lang w:bidi="fa-IR"/>
          </w:rPr>
          <w:t>4</w:t>
        </w:r>
      </w:ins>
      <w:ins w:id="29" w:author="MohammadHossein Manuel Haqiqatkhah" w:date="2020-01-07T19:17:00Z">
        <w:r w:rsidR="00154205">
          <w:rPr>
            <w:lang w:bidi="fa-IR"/>
          </w:rPr>
          <w:t xml:space="preserve"> for a network of size N</w:t>
        </w:r>
      </w:ins>
      <w:del w:id="30" w:author="MohammadHossein Manuel Haqiqatkhah" w:date="2020-01-07T16:44:00Z">
        <w:r w:rsidR="009477F2" w:rsidDel="00771EA3">
          <w:rPr>
            <w:lang w:bidi="fa-IR"/>
          </w:rPr>
          <w:delText>.</w:delText>
        </w:r>
      </w:del>
    </w:p>
    <w:p w14:paraId="26C0FA4A" w14:textId="77777777" w:rsidR="002838B1" w:rsidRDefault="00154205" w:rsidP="00CD141A">
      <w:pPr>
        <w:rPr>
          <w:ins w:id="31" w:author="MohammadHossein Manuel Haqiqatkhah" w:date="2020-01-07T23:13:00Z"/>
          <w:lang w:bidi="fa-IR"/>
        </w:rPr>
      </w:pPr>
      <w:r>
        <w:rPr>
          <w:lang w:bidi="fa-IR"/>
        </w:rPr>
        <w:t xml:space="preserve">EQ </w:t>
      </w:r>
      <w:r w:rsidR="00CD141A">
        <w:rPr>
          <w:lang w:bidi="fa-IR"/>
        </w:rPr>
        <w:t xml:space="preserve">4 </w:t>
      </w:r>
      <w:r>
        <w:rPr>
          <w:lang w:bidi="fa-IR"/>
        </w:rPr>
        <w:tab/>
      </w:r>
      <w:r>
        <w:rPr>
          <w:lang w:bidi="fa-IR"/>
        </w:rPr>
        <w:tab/>
      </w:r>
    </w:p>
    <w:p w14:paraId="79001AD7" w14:textId="2F18EC7B" w:rsidR="002838B1" w:rsidRDefault="002838B1" w:rsidP="00CD141A">
      <w:pPr>
        <w:rPr>
          <w:lang w:bidi="fa-IR"/>
        </w:rPr>
      </w:pPr>
      <m:oMathPara>
        <m:oMath>
          <m:r>
            <w:del w:id="32" w:author="MohammadHossein Manuel Haqiqatkhah" w:date="2020-01-07T23:13:00Z">
              <m:rPr>
                <m:sty m:val="p"/>
              </m:rPr>
              <w:rPr>
                <w:rFonts w:ascii="Cambria Math" w:hAnsi="Cambria Math"/>
              </w:rPr>
              <m:t>,</m:t>
            </w:del>
          </m:r>
          <m:r>
            <w:rPr>
              <w:rFonts w:ascii="Cambria Math" w:hAnsi="Cambria Math"/>
              <w:lang w:bidi="fa-IR"/>
            </w:rPr>
            <m:t xml:space="preserve">PL=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e>
          </m:nary>
        </m:oMath>
      </m:oMathPara>
    </w:p>
    <w:p w14:paraId="34A3ED40" w14:textId="34BEA545" w:rsidR="00B9507C" w:rsidRPr="000152BB" w:rsidRDefault="00154205" w:rsidP="00154205">
      <w:pPr>
        <w:rPr>
          <w:lang w:bidi="fa-IR"/>
        </w:rPr>
      </w:pPr>
      <w:proofErr w:type="gramStart"/>
      <w:ins w:id="33" w:author="MohammadHossein Manuel Haqiqatkhah" w:date="2020-01-07T19:11:00Z">
        <w:r>
          <w:rPr>
            <w:lang w:bidi="fa-IR"/>
          </w:rPr>
          <w:t>where</w:t>
        </w:r>
        <w:proofErr w:type="gramEnd"/>
        <w:r>
          <w:rPr>
            <w:lang w:bidi="fa-IR"/>
          </w:rP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34" w:author="MohammadHossein Manuel Haqiqatkhah" w:date="2020-01-07T19:12:00Z">
        <w:r>
          <w:t>f</w:t>
        </w:r>
        <w:r>
          <w:rPr>
            <w:lang w:bidi="fa-IR"/>
          </w:rPr>
          <w:t xml:space="preserve"> shortest </w:t>
        </w:r>
      </w:ins>
      <w:ins w:id="35" w:author="MohammadHossein Manuel Haqiqatkhah" w:date="2020-01-07T19:14:00Z">
        <w:r>
          <w:rPr>
            <w:lang w:bidi="fa-IR"/>
          </w:rPr>
          <w:t>distance</w:t>
        </w:r>
      </w:ins>
      <w:ins w:id="36" w:author="MohammadHossein Manuel Haqiqatkhah" w:date="2020-01-07T19:12:00Z">
        <w:r>
          <w:rPr>
            <w:lang w:bidi="fa-IR"/>
          </w:rPr>
          <w:t xml:space="preserve"> between nodes </w:t>
        </w:r>
        <w:proofErr w:type="spellStart"/>
        <w:r>
          <w:rPr>
            <w:lang w:bidi="fa-IR"/>
          </w:rPr>
          <w:t>i</w:t>
        </w:r>
        <w:proofErr w:type="spellEnd"/>
        <w:r>
          <w:rPr>
            <w:lang w:bidi="fa-IR"/>
          </w:rPr>
          <w:t xml:space="preserve"> and j</w:t>
        </w:r>
      </w:ins>
      <w:ins w:id="37"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38" w:author="MohammadHossein Manuel Haqiqatkhah" w:date="2020-01-07T19:15:00Z">
        <w:r>
          <w:rPr>
            <w:lang w:bidi="fa-IR"/>
          </w:rPr>
          <w:t xml:space="preserve"> if</w:t>
        </w:r>
      </w:ins>
      <w:ins w:id="39" w:author="MohammadHossein Manuel Haqiqatkhah" w:date="2020-01-07T19:13:00Z">
        <w:r>
          <w:rPr>
            <w:lang w:bidi="fa-IR"/>
          </w:rPr>
          <w:t xml:space="preserve"> </w:t>
        </w:r>
      </w:ins>
      <w:ins w:id="40" w:author="MohammadHossein Manuel Haqiqatkhah" w:date="2020-01-07T19:14:00Z">
        <w:r>
          <w:rPr>
            <w:lang w:bidi="fa-IR"/>
          </w:rPr>
          <w:t xml:space="preserve">there is no path between </w:t>
        </w:r>
        <w:proofErr w:type="spellStart"/>
        <w:r>
          <w:rPr>
            <w:lang w:bidi="fa-IR"/>
          </w:rPr>
          <w:t>i</w:t>
        </w:r>
        <w:proofErr w:type="spellEnd"/>
        <w:r>
          <w:rPr>
            <w:lang w:bidi="fa-IR"/>
          </w:rPr>
          <w:t xml:space="preserve"> and j</w:t>
        </w:r>
      </w:ins>
      <w:ins w:id="41" w:author="MohammadHossein Manuel Haqiqatkhah" w:date="2020-01-07T19:12:00Z">
        <w:r>
          <w:rPr>
            <w:lang w:bidi="fa-IR"/>
          </w:rPr>
          <w:t>.</w:t>
        </w:r>
      </w:ins>
      <w:ins w:id="42" w:author="MohammadHossein Manuel Haqiqatkhah" w:date="2020-01-07T19:15:00Z">
        <w:r>
          <w:rPr>
            <w:lang w:bidi="fa-IR"/>
          </w:rPr>
          <w:t xml:space="preserve"> </w:t>
        </w:r>
      </w:ins>
      <w:del w:id="43"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FD17BB5"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A2D2ABF" w14:textId="23A756FF"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44"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6F396A43" w14:textId="100D2ACA"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14:paraId="5EC02262" w14:textId="57C371B7" w:rsidR="002C7C01" w:rsidRDefault="002C7C01" w:rsidP="00CD141A">
      <w:pPr>
        <w:rPr>
          <w:lang w:bidi="fa-IR"/>
        </w:rPr>
      </w:pPr>
      <m:oMathPara>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m:oMathPara>
    </w:p>
    <w:p w14:paraId="704E63CA" w14:textId="6F97BB66" w:rsidR="007A18AF" w:rsidRDefault="00292D21" w:rsidP="00CD141A">
      <w:pPr>
        <w:rPr>
          <w:ins w:id="45" w:author="MohammadHossein Manuel Haqiqatkhah" w:date="2020-01-07T19:29:00Z"/>
          <w:lang w:bidi="fa-IR"/>
        </w:rPr>
      </w:pPr>
      <w:r>
        <w:rPr>
          <w:lang w:bidi="fa-IR"/>
        </w:rPr>
        <w:t xml:space="preserve">Efficiency of a </w:t>
      </w:r>
      <w:r w:rsidR="000245D9">
        <w:rPr>
          <w:lang w:bidi="fa-IR"/>
        </w:rPr>
        <w:t>network</w:t>
      </w:r>
      <w:ins w:id="46"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47" w:author="MohammadHossein Manuel Haqiqatkhah" w:date="2020-01-07T19:27:00Z">
        <w:r w:rsidDel="007A18AF">
          <w:rPr>
            <w:lang w:bidi="fa-IR"/>
          </w:rPr>
          <w:delText>. It</w:delText>
        </w:r>
      </w:del>
      <w:ins w:id="48"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49" w:author="MohammadHossein Manuel Haqiqatkhah" w:date="2020-01-07T19:29:00Z">
        <w:r w:rsidDel="007A18AF">
          <w:rPr>
            <w:lang w:bidi="fa-IR"/>
          </w:rPr>
          <w:delText xml:space="preserve">. </w:delText>
        </w:r>
      </w:del>
      <w:ins w:id="50" w:author="MohammadHossein Manuel Haqiqatkhah" w:date="2020-01-07T19:29:00Z">
        <w:r w:rsidR="007A18AF">
          <w:rPr>
            <w:lang w:bidi="fa-IR"/>
          </w:rPr>
          <w:t xml:space="preserve">, as shown in </w:t>
        </w:r>
      </w:ins>
      <w:ins w:id="51" w:author="MohammadHossein Manuel Haqiqatkhah" w:date="2020-01-07T19:28:00Z">
        <w:r w:rsidR="007A18AF">
          <w:rPr>
            <w:lang w:bidi="fa-IR"/>
          </w:rPr>
          <w:t xml:space="preserve">Equation </w:t>
        </w:r>
      </w:ins>
      <w:ins w:id="52" w:author="MohammadHossein Manuel Haqiqatkhah" w:date="2020-01-07T19:52:00Z">
        <w:r w:rsidR="00CD141A">
          <w:rPr>
            <w:lang w:bidi="fa-IR"/>
          </w:rPr>
          <w:t>6</w:t>
        </w:r>
      </w:ins>
      <w:ins w:id="53" w:author="MohammadHossein Manuel Haqiqatkhah" w:date="2020-01-07T19:29:00Z">
        <w:r w:rsidR="007A18AF">
          <w:rPr>
            <w:lang w:bidi="fa-IR"/>
          </w:rPr>
          <w:t xml:space="preserve"> </w:t>
        </w:r>
      </w:ins>
      <w:del w:id="54" w:author="MohammadHossein Manuel Haqiqatkhah" w:date="2020-01-07T19:28:00Z">
        <w:r w:rsidDel="007A18AF">
          <w:rPr>
            <w:lang w:bidi="fa-IR"/>
          </w:rPr>
          <w:delText>More formally,</w:delText>
        </w:r>
      </w:del>
      <w:del w:id="55" w:author="MohammadHossein Manuel Haqiqatkhah" w:date="2020-01-07T19:29:00Z">
        <w:r w:rsidDel="007A18AF">
          <w:rPr>
            <w:lang w:bidi="fa-IR"/>
          </w:rPr>
          <w:delText xml:space="preserve"> </w:delText>
        </w:r>
      </w:del>
      <w:r>
        <w:rPr>
          <w:lang w:bidi="fa-IR"/>
        </w:rPr>
        <w:t>for a network with N edges</w:t>
      </w:r>
      <w:ins w:id="56" w:author="MohammadHossein Manuel Haqiqatkhah" w:date="2020-01-07T19:29:00Z">
        <w:r w:rsidR="007A18AF">
          <w:rPr>
            <w:lang w:bidi="fa-IR"/>
          </w:rPr>
          <w:t>.</w:t>
        </w:r>
      </w:ins>
    </w:p>
    <w:p w14:paraId="0AE7D75C" w14:textId="507761FC" w:rsidR="007A18AF" w:rsidRDefault="007A18AF" w:rsidP="002838B1">
      <w:r>
        <w:rPr>
          <w:lang w:bidi="fa-IR"/>
        </w:rPr>
        <w:t xml:space="preserve">EQ </w:t>
      </w:r>
      <w:r w:rsidR="00CD141A">
        <w:rPr>
          <w:lang w:bidi="fa-IR"/>
        </w:rPr>
        <w:t xml:space="preserve">6 </w:t>
      </w:r>
      <w:r>
        <w:rPr>
          <w:lang w:bidi="fa-IR"/>
        </w:rPr>
        <w:tab/>
      </w:r>
      <w:r>
        <w:t>,</w:t>
      </w:r>
    </w:p>
    <w:p w14:paraId="52E3030D" w14:textId="1414430E" w:rsidR="002838B1" w:rsidRDefault="002838B1" w:rsidP="002838B1">
      <w:pPr>
        <w:rPr>
          <w:lang w:bidi="fa-IR"/>
        </w:rPr>
      </w:pPr>
      <m:oMathPara>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m:oMathPara>
    </w:p>
    <w:p w14:paraId="72837EDB" w14:textId="46C4E011" w:rsidR="00324F0C" w:rsidRPr="00324F0C" w:rsidRDefault="007A18AF" w:rsidP="007867E2">
      <w:pPr>
        <w:rPr>
          <w:lang w:bidi="fa-IR"/>
        </w:rPr>
      </w:pPr>
      <w:proofErr w:type="gramStart"/>
      <w:ins w:id="57" w:author="MohammadHossein Manuel Haqiqatkhah" w:date="2020-01-07T19:23:00Z">
        <w:r>
          <w:t>wherein</w:t>
        </w:r>
        <w:proofErr w:type="gramEnd"/>
        <w: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58" w:author="MohammadHossein Manuel Haqiqatkhah" w:date="2020-01-07T20:37:00Z">
        <w:r w:rsidR="007867E2">
          <w:t>4</w:t>
        </w:r>
      </w:ins>
      <w:r w:rsidR="004D70EB">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59" w:author="MohammadHossein Manuel Haqiqatkhah" w:date="2020-01-06T01:59:00Z">
        <w:r w:rsidR="004D70EB">
          <w:rPr>
            <w:lang w:bidi="fa-IR"/>
          </w:rPr>
          <w:t xml:space="preserve">in the denominator of </w:t>
        </w:r>
      </w:ins>
      <m:oMath>
        <m:sSub>
          <m:sSubPr>
            <m:ctrlPr>
              <w:ins w:id="60" w:author="MohammadHossein Manuel Haqiqatkhah" w:date="2020-01-06T02:00:00Z">
                <w:rPr>
                  <w:rFonts w:ascii="Cambria Math" w:hAnsi="Cambria Math"/>
                  <w:lang w:bidi="fa-IR"/>
                </w:rPr>
              </w:ins>
            </m:ctrlPr>
          </m:sSubPr>
          <m:e>
            <m:r>
              <w:ins w:id="61" w:author="MohammadHossein Manuel Haqiqatkhah" w:date="2020-01-06T02:00:00Z">
                <m:rPr>
                  <m:sty m:val="p"/>
                </m:rPr>
                <w:rPr>
                  <w:rFonts w:ascii="Cambria Math" w:hAnsi="Cambria Math"/>
                  <w:lang w:bidi="fa-IR"/>
                </w:rPr>
                <m:t>SW</m:t>
              </w:ins>
            </m:r>
          </m:e>
          <m:sub>
            <m:r>
              <w:ins w:id="62" w:author="MohammadHossein Manuel Haqiqatkhah" w:date="2020-01-06T02:00:00Z">
                <w:rPr>
                  <w:rFonts w:ascii="Cambria Math" w:hAnsi="Cambria Math"/>
                  <w:lang w:bidi="fa-IR"/>
                </w:rPr>
                <m:t>norm</m:t>
              </w:ins>
            </m:r>
          </m:sub>
        </m:sSub>
      </m:oMath>
      <w:ins w:id="63"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 xml:space="preserve">networks of </w:t>
      </w:r>
      <w:r w:rsidR="00F04B0C">
        <w:rPr>
          <w:lang w:bidi="fa-IR"/>
        </w:rPr>
        <w:lastRenderedPageBreak/>
        <w:t>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39A688ED" w14:textId="77777777" w:rsidR="0056752B" w:rsidRDefault="0056752B" w:rsidP="0056752B">
      <w:pPr>
        <w:pStyle w:val="Heading4"/>
        <w:rPr>
          <w:lang w:bidi="fa-IR"/>
        </w:rPr>
      </w:pPr>
      <w:r>
        <w:rPr>
          <w:lang w:bidi="fa-IR"/>
        </w:rPr>
        <w:t>Modularity.</w:t>
      </w:r>
    </w:p>
    <w:p w14:paraId="6EE35933" w14:textId="1514BEDD" w:rsidR="00412BA8" w:rsidRDefault="0056752B" w:rsidP="001D57E5">
      <w:pPr>
        <w:rPr>
          <w:ins w:id="64"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how (and to what degree), for a certain labeling of nodes, the nodes tend to form communities with the nodes of the same </w:t>
      </w:r>
      <w:commentRangeStart w:id="65"/>
      <w:r>
        <w:rPr>
          <w:lang w:bidi="fa-IR"/>
        </w:rPr>
        <w:t xml:space="preserve">label and tend to not connect to other nodes </w:t>
      </w:r>
      <w:commentRangeEnd w:id="65"/>
      <w:r w:rsidR="00744FEB">
        <w:rPr>
          <w:rStyle w:val="CommentReference"/>
        </w:rPr>
        <w:commentReference w:id="65"/>
      </w:r>
      <w:r>
        <w:rPr>
          <w:lang w:bidi="fa-IR"/>
        </w:rPr>
        <w:t>of the graph.</w:t>
      </w:r>
      <w:ins w:id="66" w:author="MohammadHossein Manuel Haqiqatkhah" w:date="2020-01-07T19:47:00Z">
        <w:r w:rsidR="00CD141A">
          <w:rPr>
            <w:lang w:bidi="fa-IR"/>
          </w:rPr>
          <w:t xml:space="preserve"> More precisely, </w:t>
        </w:r>
      </w:ins>
      <w:ins w:id="67" w:author="MohammadHossein Manuel Haqiqatkhah" w:date="2020-01-07T19:52:00Z">
        <w:r w:rsidR="00CD141A">
          <w:rPr>
            <w:lang w:bidi="fa-IR"/>
          </w:rPr>
          <w:t>for a network of size N (</w:t>
        </w:r>
      </w:ins>
      <w:ins w:id="68" w:author="MohammadHossein Manuel Haqiqatkhah" w:date="2020-01-07T19:53:00Z">
        <w:r w:rsidR="00CD141A">
          <w:rPr>
            <w:lang w:bidi="fa-IR"/>
          </w:rPr>
          <w:t>with</w:t>
        </w:r>
      </w:ins>
      <w:ins w:id="69" w:author="MohammadHossein Manuel Haqiqatkhah" w:date="2020-01-07T20:30:00Z">
        <w:r w:rsidR="001D57E5">
          <w:rPr>
            <w:lang w:bidi="fa-IR"/>
          </w:rPr>
          <w:t xml:space="preserve"> the theoretical</w:t>
        </w:r>
      </w:ins>
      <w:ins w:id="70" w:author="MohammadHossein Manuel Haqiqatkhah" w:date="2020-01-07T19:53:00Z">
        <w:r w:rsidR="00CD141A">
          <w:rPr>
            <w:lang w:bidi="fa-IR"/>
          </w:rPr>
          <w:t xml:space="preserve"> maximum number of </w:t>
        </w:r>
      </w:ins>
      <w:proofErr w:type="gramStart"/>
      <w:ins w:id="71" w:author="MohammadHossein Manuel Haqiqatkhah" w:date="2020-01-07T20:07:00Z">
        <w:r w:rsidR="00412BA8">
          <w:rPr>
            <w:lang w:bidi="fa-IR"/>
          </w:rPr>
          <w:t xml:space="preserve">edges </w:t>
        </w:r>
      </w:ins>
      <w:proofErr w:type="gramEnd"/>
      <m:oMath>
        <m:r>
          <w:rPr>
            <w:rFonts w:ascii="Cambria Math" w:hAnsi="Cambria Math"/>
            <w:lang w:bidi="fa-IR"/>
          </w:rPr>
          <m:t>m=</m:t>
        </m:r>
        <m:f>
          <m:fPr>
            <m:ctrlPr>
              <w:rPr>
                <w:rFonts w:ascii="Cambria Math" w:hAnsi="Cambria Math"/>
                <w:i/>
              </w:rPr>
            </m:ctrlPr>
          </m:fPr>
          <m:num>
            <m:r>
              <w:rPr>
                <w:rFonts w:ascii="Cambria Math" w:hAnsi="Cambria Math"/>
                <w:lang w:bidi="fa-IR"/>
              </w:rPr>
              <m:t>N(N-1)</m:t>
            </m:r>
          </m:num>
          <m:den>
            <m:r>
              <w:rPr>
                <w:rFonts w:ascii="Cambria Math" w:hAnsi="Cambria Math"/>
                <w:lang w:bidi="fa-IR"/>
              </w:rPr>
              <m:t>2</m:t>
            </m:r>
          </m:den>
        </m:f>
      </m:oMath>
      <w:r w:rsidR="00412BA8">
        <w:rPr>
          <w:lang w:bidi="fa-IR"/>
        </w:rPr>
        <w:t>)</w:t>
      </w:r>
      <w:ins w:id="72" w:author="MohammadHossein Manuel Haqiqatkhah" w:date="2020-01-07T20:17:00Z">
        <w:r w:rsidR="006823EB">
          <w:rPr>
            <w:lang w:bidi="fa-IR"/>
          </w:rPr>
          <w:t xml:space="preserve"> and adjacency matrix M</w:t>
        </w:r>
      </w:ins>
      <w:ins w:id="73" w:author="MohammadHossein Manuel Haqiqatkhah" w:date="2020-01-07T20:08:00Z">
        <w:r w:rsidR="00412BA8">
          <w:rPr>
            <w:lang w:bidi="fa-IR"/>
          </w:rPr>
          <w:t>, modularity is defined as</w:t>
        </w:r>
      </w:ins>
      <w:ins w:id="74" w:author="MohammadHossein Manuel Haqiqatkhah" w:date="2020-01-07T20:16:00Z">
        <w:r w:rsidR="006823EB">
          <w:rPr>
            <w:lang w:bidi="fa-IR"/>
          </w:rPr>
          <w:t xml:space="preserve"> shown in Equation 7</w:t>
        </w:r>
      </w:ins>
      <w:r w:rsidR="00427433">
        <w:rPr>
          <w:lang w:bidi="fa-IR"/>
        </w:rPr>
        <w:t>:</w:t>
      </w:r>
    </w:p>
    <w:p w14:paraId="458A4DBF" w14:textId="77777777" w:rsidR="002838B1" w:rsidRDefault="00412BA8" w:rsidP="00DA51AF">
      <w:pPr>
        <w:rPr>
          <w:ins w:id="75" w:author="MohammadHossein Manuel Haqiqatkhah" w:date="2020-01-07T23:12:00Z"/>
          <w:lang w:bidi="fa-IR"/>
        </w:rPr>
      </w:pPr>
      <w:ins w:id="76" w:author="MohammadHossein Manuel Haqiqatkhah" w:date="2020-01-07T20:09:00Z">
        <w:r>
          <w:rPr>
            <w:lang w:bidi="fa-IR"/>
          </w:rPr>
          <w:t xml:space="preserve">EQ 7 </w:t>
        </w:r>
        <w:r>
          <w:rPr>
            <w:lang w:bidi="fa-IR"/>
          </w:rPr>
          <w:tab/>
        </w:r>
        <w:r>
          <w:rPr>
            <w:lang w:bidi="fa-IR"/>
          </w:rPr>
          <w:tab/>
        </w:r>
      </w:ins>
    </w:p>
    <w:p w14:paraId="70814935" w14:textId="47CAAE37" w:rsidR="00412BA8" w:rsidRDefault="00412BA8" w:rsidP="00DA51AF">
      <w:pPr>
        <w:rPr>
          <w:ins w:id="77" w:author="MohammadHossein Manuel Haqiqatkhah" w:date="2020-01-07T20:08:00Z"/>
          <w:lang w:bidi="fa-IR"/>
        </w:rPr>
      </w:pPr>
      <m:oMathPara>
        <m:oMath>
          <m:r>
            <w:rPr>
              <w:rFonts w:ascii="Cambria Math" w:hAnsi="Cambria Math"/>
              <w:lang w:bidi="fa-IR"/>
            </w:rPr>
            <m:t xml:space="preserve">Q = </m:t>
          </m:r>
          <m:f>
            <m:fPr>
              <m:ctrlPr>
                <w:rPr>
                  <w:rFonts w:ascii="Cambria Math" w:hAnsi="Cambria Math"/>
                  <w:i/>
                </w:rPr>
              </m:ctrlPr>
            </m:fPr>
            <m:num>
              <m:r>
                <w:rPr>
                  <w:rFonts w:ascii="Cambria Math" w:hAnsi="Cambria Math"/>
                  <w:lang w:bidi="fa-IR"/>
                </w:rPr>
                <m:t>1</m:t>
              </m:r>
            </m:num>
            <m:den>
              <m:r>
                <w:rPr>
                  <w:rFonts w:ascii="Cambria Math" w:hAnsi="Cambria Math"/>
                  <w:lang w:bidi="fa-IR"/>
                </w:rPr>
                <m:t>2m</m:t>
              </m:r>
            </m:den>
          </m:f>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14:paraId="14E4EEED" w14:textId="50E7B628" w:rsidR="007D7854" w:rsidRDefault="0056752B" w:rsidP="001D57E5">
      <w:pPr>
        <w:rPr>
          <w:ins w:id="78" w:author="MohammadHossein Manuel Haqiqatkhah" w:date="2020-01-07T20:21:00Z"/>
          <w:lang w:bidi="fa-IR"/>
        </w:rPr>
      </w:pPr>
      <w:r>
        <w:rPr>
          <w:lang w:bidi="fa-IR"/>
        </w:rPr>
        <w:t xml:space="preserve"> </w:t>
      </w:r>
      <w:ins w:id="79" w:author="MohammadHossein Manuel Haqiqatkhah" w:date="2020-01-07T20:16:00Z">
        <w:r w:rsidR="006823EB">
          <w:rPr>
            <w:lang w:bidi="fa-IR"/>
          </w:rPr>
          <w:t xml:space="preserve">In this equation, </w:t>
        </w:r>
      </w:ins>
      <m:oMath>
        <m:sSub>
          <m:sSubPr>
            <m:ctrlPr>
              <w:ins w:id="80" w:author="MohammadHossein Manuel Haqiqatkhah" w:date="2020-01-07T20:17:00Z">
                <w:rPr>
                  <w:rFonts w:ascii="Cambria Math" w:hAnsi="Cambria Math"/>
                  <w:i/>
                </w:rPr>
              </w:ins>
            </m:ctrlPr>
          </m:sSubPr>
          <m:e>
            <m:r>
              <w:ins w:id="81" w:author="MohammadHossein Manuel Haqiqatkhah" w:date="2020-01-07T20:17:00Z">
                <w:rPr>
                  <w:rFonts w:ascii="Cambria Math" w:hAnsi="Cambria Math"/>
                  <w:lang w:bidi="fa-IR"/>
                </w:rPr>
                <m:t>k</m:t>
              </w:ins>
            </m:r>
          </m:e>
          <m:sub>
            <m:r>
              <w:ins w:id="82" w:author="MohammadHossein Manuel Haqiqatkhah" w:date="2020-01-07T20:17:00Z">
                <w:rPr>
                  <w:rFonts w:ascii="Cambria Math" w:hAnsi="Cambria Math"/>
                  <w:lang w:bidi="fa-IR"/>
                </w:rPr>
                <m:t>i</m:t>
              </w:ins>
            </m:r>
          </m:sub>
        </m:sSub>
      </m:oMath>
      <w:ins w:id="83"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i and j</w:t>
        </w:r>
      </w:ins>
      <w:ins w:id="84" w:author="MohammadHossein Manuel Haqiqatkhah" w:date="2020-01-07T20:20:00Z">
        <w:r w:rsidR="007D7854">
          <w:t>.</w:t>
        </w:r>
      </w:ins>
      <w:ins w:id="85" w:author="MohammadHossein Manuel Haqiqatkhah" w:date="2020-01-07T20:17:00Z">
        <w:r w:rsidR="00DF55DB">
          <w:t xml:space="preserve"> </w:t>
        </w:r>
      </w:ins>
      <m:oMath>
        <m:r>
          <w:ins w:id="86" w:author="MohammadHossein Manuel Haqiqatkhah" w:date="2020-01-07T20:18:00Z">
            <w:rPr>
              <w:rFonts w:ascii="Cambria Math" w:hAnsi="Cambria Math"/>
              <w:lang w:bidi="fa-IR"/>
            </w:rPr>
            <m:t>δ(</m:t>
          </w:ins>
        </m:r>
        <m:sSub>
          <m:sSubPr>
            <m:ctrlPr>
              <w:ins w:id="87" w:author="MohammadHossein Manuel Haqiqatkhah" w:date="2020-01-07T20:18:00Z">
                <w:rPr>
                  <w:rFonts w:ascii="Cambria Math" w:hAnsi="Cambria Math"/>
                  <w:i/>
                </w:rPr>
              </w:ins>
            </m:ctrlPr>
          </m:sSubPr>
          <m:e>
            <m:r>
              <w:ins w:id="88" w:author="MohammadHossein Manuel Haqiqatkhah" w:date="2020-01-07T20:18:00Z">
                <w:rPr>
                  <w:rFonts w:ascii="Cambria Math" w:hAnsi="Cambria Math"/>
                  <w:lang w:bidi="fa-IR"/>
                </w:rPr>
                <m:t>c</m:t>
              </w:ins>
            </m:r>
          </m:e>
          <m:sub>
            <m:r>
              <w:ins w:id="89" w:author="MohammadHossein Manuel Haqiqatkhah" w:date="2020-01-07T20:18:00Z">
                <w:rPr>
                  <w:rFonts w:ascii="Cambria Math" w:hAnsi="Cambria Math"/>
                  <w:lang w:bidi="fa-IR"/>
                </w:rPr>
                <m:t>i</m:t>
              </w:ins>
            </m:r>
          </m:sub>
        </m:sSub>
        <m:r>
          <w:ins w:id="90" w:author="MohammadHossein Manuel Haqiqatkhah" w:date="2020-01-07T20:18:00Z">
            <w:rPr>
              <w:rFonts w:ascii="Cambria Math" w:hAnsi="Cambria Math"/>
              <w:lang w:bidi="fa-IR"/>
            </w:rPr>
            <m:t>,</m:t>
          </w:ins>
        </m:r>
        <m:sSub>
          <m:sSubPr>
            <m:ctrlPr>
              <w:ins w:id="91" w:author="MohammadHossein Manuel Haqiqatkhah" w:date="2020-01-07T20:18:00Z">
                <w:rPr>
                  <w:rFonts w:ascii="Cambria Math" w:hAnsi="Cambria Math"/>
                  <w:i/>
                </w:rPr>
              </w:ins>
            </m:ctrlPr>
          </m:sSubPr>
          <m:e>
            <m:r>
              <w:ins w:id="92" w:author="MohammadHossein Manuel Haqiqatkhah" w:date="2020-01-07T20:18:00Z">
                <w:rPr>
                  <w:rFonts w:ascii="Cambria Math" w:hAnsi="Cambria Math"/>
                  <w:lang w:bidi="fa-IR"/>
                </w:rPr>
                <m:t>c</m:t>
              </w:ins>
            </m:r>
          </m:e>
          <m:sub>
            <m:r>
              <w:ins w:id="93" w:author="MohammadHossein Manuel Haqiqatkhah" w:date="2020-01-07T20:18:00Z">
                <w:rPr>
                  <w:rFonts w:ascii="Cambria Math" w:hAnsi="Cambria Math"/>
                  <w:lang w:bidi="fa-IR"/>
                </w:rPr>
                <m:t>j</m:t>
              </w:ins>
            </m:r>
          </m:sub>
        </m:sSub>
        <m:r>
          <w:ins w:id="94" w:author="MohammadHossein Manuel Haqiqatkhah" w:date="2020-01-07T20:18:00Z">
            <w:rPr>
              <w:rFonts w:ascii="Cambria Math" w:hAnsi="Cambria Math"/>
              <w:lang w:bidi="fa-IR"/>
            </w:rPr>
            <m:t>)</m:t>
          </w:ins>
        </m:r>
      </m:oMath>
      <w:ins w:id="95" w:author="MohammadHossein Manuel Haqiqatkhah" w:date="2020-01-07T20:18:00Z">
        <w:r w:rsidR="00DF55DB">
          <w:rPr>
            <w:lang w:bidi="fa-IR"/>
          </w:rPr>
          <w:t xml:space="preserve"> </w:t>
        </w:r>
      </w:ins>
      <w:ins w:id="96" w:author="MohammadHossein Manuel Haqiqatkhah" w:date="2020-01-07T20:19:00Z">
        <w:r w:rsidR="007D7854">
          <w:rPr>
            <w:lang w:bidi="fa-IR"/>
          </w:rPr>
          <w:t>is the</w:t>
        </w:r>
        <w:r w:rsidR="007D7854" w:rsidRPr="007D7854">
          <w:t xml:space="preserve"> </w:t>
        </w:r>
        <w:proofErr w:type="spellStart"/>
        <w:r w:rsidR="007D7854" w:rsidRPr="007D7854">
          <w:rPr>
            <w:lang w:bidi="fa-IR"/>
          </w:rPr>
          <w:t>Kronecker</w:t>
        </w:r>
        <w:proofErr w:type="spellEnd"/>
        <w:r w:rsidR="007D7854" w:rsidRPr="007D7854">
          <w:rPr>
            <w:lang w:bidi="fa-IR"/>
          </w:rPr>
          <w:t xml:space="preserve"> delta</w:t>
        </w:r>
      </w:ins>
      <w:ins w:id="97" w:author="MohammadHossein Manuel Haqiqatkhah" w:date="2020-01-07T20:20:00Z">
        <w:r w:rsidR="007D7854">
          <w:rPr>
            <w:lang w:bidi="fa-IR"/>
          </w:rPr>
          <w:t xml:space="preserve"> function</w:t>
        </w:r>
      </w:ins>
      <w:ins w:id="98" w:author="MohammadHossein Manuel Haqiqatkhah" w:date="2020-01-07T20:19:00Z">
        <w:r w:rsidR="007D7854">
          <w:rPr>
            <w:lang w:bidi="fa-IR"/>
          </w:rPr>
          <w:t xml:space="preserve">, which is equal to one or nodes </w:t>
        </w:r>
        <w:proofErr w:type="spellStart"/>
        <w:r w:rsidR="007D7854">
          <w:rPr>
            <w:lang w:bidi="fa-IR"/>
          </w:rPr>
          <w:t>i</w:t>
        </w:r>
        <w:proofErr w:type="spellEnd"/>
        <w:r w:rsidR="007D7854">
          <w:rPr>
            <w:lang w:bidi="fa-IR"/>
          </w:rPr>
          <w:t xml:space="preserve"> </w:t>
        </w:r>
      </w:ins>
      <w:ins w:id="99" w:author="MohammadHossein Manuel Haqiqatkhah" w:date="2020-01-07T20:20:00Z">
        <w:r w:rsidR="007D7854">
          <w:rPr>
            <w:lang w:bidi="fa-IR"/>
          </w:rPr>
          <w:t>and j have the same label</w:t>
        </w:r>
      </w:ins>
      <w:ins w:id="100" w:author="MohammadHossein Manuel Haqiqatkhah" w:date="2020-01-07T20:19:00Z">
        <w:r w:rsidR="007D7854">
          <w:rPr>
            <w:lang w:bidi="fa-IR"/>
          </w:rPr>
          <w:t xml:space="preserve"> </w:t>
        </w:r>
      </w:ins>
      <w:ins w:id="101" w:author="MohammadHossein Manuel Haqiqatkhah" w:date="2020-01-07T20:20:00Z">
        <w:r w:rsidR="007D7854">
          <w:rPr>
            <w:lang w:bidi="fa-IR"/>
          </w:rPr>
          <w:t>and zero otherwise.</w:t>
        </w:r>
      </w:ins>
      <w:ins w:id="102" w:author="MohammadHossein Manuel Haqiqatkhah" w:date="2020-01-07T20:21:00Z">
        <w:r w:rsidR="003A0A3D">
          <w:rPr>
            <w:lang w:bidi="fa-IR"/>
          </w:rPr>
          <w:t xml:space="preserve"> </w:t>
        </w:r>
      </w:ins>
      <w:del w:id="103" w:author="MohammadHossein Manuel Haqiqatkhah" w:date="2020-01-07T20:17:00Z">
        <w:r w:rsidR="00427433" w:rsidDel="006823EB">
          <w:rPr>
            <w:lang w:bidi="fa-IR"/>
          </w:rPr>
          <w:delText xml:space="preserve"> </w:delText>
        </w:r>
      </w:del>
      <w:ins w:id="104" w:author="MohammadHossein Manuel Haqiqatkhah" w:date="2020-01-07T20:26:00Z">
        <w:r w:rsidR="002A1DE8">
          <w:rPr>
            <w:lang w:bidi="fa-IR"/>
          </w:rPr>
          <w:t xml:space="preserve">The term in the brackets is the difference between the actual number of edges between nodes </w:t>
        </w:r>
        <w:proofErr w:type="spellStart"/>
        <w:r w:rsidR="002A1DE8">
          <w:rPr>
            <w:lang w:bidi="fa-IR"/>
          </w:rPr>
          <w:t>i</w:t>
        </w:r>
        <w:proofErr w:type="spellEnd"/>
        <w:r w:rsidR="002A1DE8">
          <w:rPr>
            <w:lang w:bidi="fa-IR"/>
          </w:rPr>
          <w:t xml:space="preserve"> and j and the expected number of e</w:t>
        </w:r>
      </w:ins>
      <w:ins w:id="105" w:author="MohammadHossein Manuel Haqiqatkhah" w:date="2020-01-07T20:27:00Z">
        <w:r w:rsidR="002A1DE8">
          <w:rPr>
            <w:lang w:bidi="fa-IR"/>
          </w:rPr>
          <w:t>dg</w:t>
        </w:r>
      </w:ins>
      <w:ins w:id="106" w:author="MohammadHossein Manuel Haqiqatkhah" w:date="2020-01-07T20:26:00Z">
        <w:r w:rsidR="002A1DE8">
          <w:rPr>
            <w:lang w:bidi="fa-IR"/>
          </w:rPr>
          <w:t>es between them.</w:t>
        </w:r>
      </w:ins>
      <w:ins w:id="107" w:author="MohammadHossein Manuel Haqiqatkhah" w:date="2020-01-07T20:27:00Z">
        <w:r w:rsidR="002A1DE8">
          <w:rPr>
            <w:lang w:bidi="fa-IR"/>
          </w:rPr>
          <w:t xml:space="preserve"> Hence, </w:t>
        </w:r>
      </w:ins>
      <w:ins w:id="108" w:author="MohammadHossein Manuel Haqiqatkhah" w:date="2020-01-07T20:28:00Z">
        <w:r w:rsidR="002A1DE8">
          <w:rPr>
            <w:lang w:bidi="fa-IR"/>
          </w:rPr>
          <w:t>a</w:t>
        </w:r>
      </w:ins>
      <w:ins w:id="109" w:author="MohammadHossein Manuel Haqiqatkhah" w:date="2020-01-07T20:23:00Z">
        <w:r w:rsidR="002A1DE8">
          <w:rPr>
            <w:lang w:bidi="fa-IR"/>
          </w:rPr>
          <w:t xml:space="preserve">ccording to </w:t>
        </w:r>
      </w:ins>
      <w:ins w:id="110" w:author="MohammadHossein Manuel Haqiqatkhah" w:date="2020-01-07T20:21:00Z">
        <w:r w:rsidR="003A0A3D">
          <w:rPr>
            <w:lang w:bidi="fa-IR"/>
          </w:rPr>
          <w:t>Equation 7</w:t>
        </w:r>
        <w:r w:rsidR="002A1DE8">
          <w:rPr>
            <w:lang w:bidi="fa-IR"/>
          </w:rPr>
          <w:t>, modularity</w:t>
        </w:r>
      </w:ins>
      <w:ins w:id="111" w:author="MohammadHossein Manuel Haqiqatkhah" w:date="2020-01-07T20:24:00Z">
        <w:r w:rsidR="002A1DE8">
          <w:rPr>
            <w:lang w:bidi="fa-IR"/>
          </w:rPr>
          <w:t xml:space="preserve"> equals to</w:t>
        </w:r>
      </w:ins>
      <w:ins w:id="112" w:author="MohammadHossein Manuel Haqiqatkhah" w:date="2020-01-07T20:28:00Z">
        <w:r w:rsidR="002A1DE8">
          <w:rPr>
            <w:lang w:bidi="fa-IR"/>
          </w:rPr>
          <w:t xml:space="preserve"> sum of </w:t>
        </w:r>
      </w:ins>
      <w:ins w:id="113" w:author="MohammadHossein Manuel Haqiqatkhah" w:date="2020-01-07T20:29:00Z">
        <w:r w:rsidR="001D57E5">
          <w:rPr>
            <w:lang w:bidi="fa-IR"/>
          </w:rPr>
          <w:t xml:space="preserve">these for the nodes within communities, </w:t>
        </w:r>
      </w:ins>
      <w:ins w:id="114" w:author="MohammadHossein Manuel Haqiqatkhah" w:date="2020-01-07T20:24:00Z">
        <w:r w:rsidR="002A1DE8">
          <w:rPr>
            <w:lang w:bidi="fa-IR"/>
          </w:rPr>
          <w:t xml:space="preserve">normalized </w:t>
        </w:r>
      </w:ins>
      <w:ins w:id="115" w:author="MohammadHossein Manuel Haqiqatkhah" w:date="2020-01-07T20:29:00Z">
        <w:r w:rsidR="001D57E5">
          <w:rPr>
            <w:lang w:bidi="fa-IR"/>
          </w:rPr>
          <w:t xml:space="preserve">by the maximum number of </w:t>
        </w:r>
      </w:ins>
      <w:ins w:id="116" w:author="MohammadHossein Manuel Haqiqatkhah" w:date="2020-01-07T20:30:00Z">
        <w:r w:rsidR="001D57E5">
          <w:rPr>
            <w:lang w:bidi="fa-IR"/>
          </w:rPr>
          <w:t xml:space="preserve">possible </w:t>
        </w:r>
      </w:ins>
      <w:ins w:id="117" w:author="MohammadHossein Manuel Haqiqatkhah" w:date="2020-01-07T20:24:00Z">
        <w:r w:rsidR="002A1DE8">
          <w:rPr>
            <w:lang w:bidi="fa-IR"/>
          </w:rPr>
          <w:t xml:space="preserve">difference between </w:t>
        </w:r>
      </w:ins>
      <w:ins w:id="118" w:author="MohammadHossein Manuel Haqiqatkhah" w:date="2020-01-07T20:30:00Z">
        <w:r w:rsidR="001D57E5">
          <w:rPr>
            <w:lang w:bidi="fa-IR"/>
          </w:rPr>
          <w:t xml:space="preserve">the theoretical maximum </w:t>
        </w:r>
        <w:proofErr w:type="gramStart"/>
        <w:r w:rsidR="001D57E5">
          <w:rPr>
            <w:lang w:bidi="fa-IR"/>
          </w:rPr>
          <w:t>number</w:t>
        </w:r>
        <w:proofErr w:type="gramEnd"/>
        <w:r w:rsidR="001D57E5">
          <w:rPr>
            <w:lang w:bidi="fa-IR"/>
          </w:rPr>
          <w:t xml:space="preserve"> of edges in the network.</w:t>
        </w:r>
      </w:ins>
    </w:p>
    <w:p w14:paraId="44DFBF31" w14:textId="2B10409C" w:rsidR="0056752B" w:rsidRPr="00DA019C" w:rsidRDefault="0056752B" w:rsidP="000117F2">
      <w:pPr>
        <w:rPr>
          <w:lang w:bidi="fa-IR"/>
        </w:rPr>
      </w:pPr>
      <w:r>
        <w:rPr>
          <w:lang w:bidi="fa-IR"/>
        </w:rPr>
        <w:t xml:space="preserve">This measure requires a priori labeling of nodes that defines the communities to which </w:t>
      </w:r>
      <w:del w:id="119" w:author="MohammadHossein Manuel Haqiqatkhah" w:date="2020-01-07T20:31:00Z">
        <w:r w:rsidDel="001D57E5">
          <w:rPr>
            <w:lang w:bidi="fa-IR"/>
          </w:rPr>
          <w:delText xml:space="preserve">they </w:delText>
        </w:r>
      </w:del>
      <w:ins w:id="120" w:author="MohammadHossein Manuel Haqiqatkhah" w:date="2020-01-07T20:31:00Z">
        <w:r w:rsidR="001D57E5">
          <w:rPr>
            <w:lang w:bidi="fa-IR"/>
          </w:rPr>
          <w:t xml:space="preserve">the nodes </w:t>
        </w:r>
      </w:ins>
      <w:r>
        <w:rPr>
          <w:lang w:bidi="fa-IR"/>
        </w:rPr>
        <w:t>are believed to belong.</w:t>
      </w:r>
      <w:ins w:id="121" w:author="MohammadHossein Manuel Haqiqatkhah" w:date="2020-01-07T20:32:00Z">
        <w:r w:rsidR="001D57E5">
          <w:rPr>
            <w:lang w:bidi="fa-IR"/>
          </w:rPr>
          <w:t xml:space="preserve"> A variety of</w:t>
        </w:r>
        <w:r w:rsidR="000117F2">
          <w:rPr>
            <w:lang w:bidi="fa-IR"/>
          </w:rPr>
          <w:t xml:space="preserve"> algorithms ha</w:t>
        </w:r>
      </w:ins>
      <w:ins w:id="122" w:author="MohammadHossein Manuel Haqiqatkhah" w:date="2020-01-07T20:36:00Z">
        <w:r w:rsidR="000117F2">
          <w:rPr>
            <w:lang w:bidi="fa-IR"/>
          </w:rPr>
          <w:t>ve</w:t>
        </w:r>
      </w:ins>
      <w:ins w:id="123" w:author="MohammadHossein Manuel Haqiqatkhah" w:date="2020-01-07T20:32:00Z">
        <w:r w:rsidR="000117F2">
          <w:rPr>
            <w:lang w:bidi="fa-IR"/>
          </w:rPr>
          <w:t xml:space="preserve"> been suggested</w:t>
        </w:r>
      </w:ins>
      <w:ins w:id="124" w:author="MohammadHossein Manuel Haqiqatkhah" w:date="2020-01-07T20:35:00Z">
        <w:r w:rsidR="000117F2">
          <w:rPr>
            <w:lang w:bidi="fa-IR"/>
          </w:rPr>
          <w:t xml:space="preserve"> to discover </w:t>
        </w:r>
      </w:ins>
      <w:ins w:id="125" w:author="MohammadHossein Manuel Haqiqatkhah" w:date="2020-01-07T20:32:00Z">
        <w:r w:rsidR="001D57E5">
          <w:rPr>
            <w:lang w:bidi="fa-IR"/>
          </w:rPr>
          <w:t>module</w:t>
        </w:r>
      </w:ins>
      <w:ins w:id="126" w:author="MohammadHossein Manuel Haqiqatkhah" w:date="2020-01-07T20:36:00Z">
        <w:r w:rsidR="000117F2">
          <w:rPr>
            <w:lang w:bidi="fa-IR"/>
          </w:rPr>
          <w:t xml:space="preserve">, </w:t>
        </w:r>
      </w:ins>
      <w:ins w:id="127" w:author="MohammadHossein Manuel Haqiqatkhah" w:date="2020-01-07T20:35:00Z">
        <w:r w:rsidR="000117F2">
          <w:rPr>
            <w:lang w:bidi="fa-IR"/>
          </w:rPr>
          <w:t>or communities</w:t>
        </w:r>
      </w:ins>
      <w:ins w:id="128" w:author="MohammadHossein Manuel Haqiqatkhah" w:date="2020-01-07T20:36:00Z">
        <w:r w:rsidR="000117F2">
          <w:rPr>
            <w:lang w:bidi="fa-IR"/>
          </w:rPr>
          <w:t>,</w:t>
        </w:r>
      </w:ins>
      <w:ins w:id="129" w:author="MohammadHossein Manuel Haqiqatkhah" w:date="2020-01-07T20:32:00Z">
        <w:r w:rsidR="001D57E5">
          <w:rPr>
            <w:lang w:bidi="fa-IR"/>
          </w:rPr>
          <w:t xml:space="preserve"> </w:t>
        </w:r>
      </w:ins>
      <w:ins w:id="130" w:author="MohammadHossein Manuel Haqiqatkhah" w:date="2020-01-07T20:36:00Z">
        <w:r w:rsidR="000117F2">
          <w:rPr>
            <w:lang w:bidi="fa-IR"/>
          </w:rPr>
          <w:t xml:space="preserve">within a network </w:t>
        </w:r>
      </w:ins>
      <w:ins w:id="131" w:author="MohammadHossein Manuel Haqiqatkhah" w:date="2020-01-07T20:35:00Z">
        <w:r w:rsidR="000117F2">
          <w:rPr>
            <w:lang w:bidi="fa-IR"/>
          </w:rPr>
          <w:t xml:space="preserve">so that </w:t>
        </w:r>
      </w:ins>
      <w:ins w:id="132" w:author="MohammadHossein Manuel Haqiqatkhah" w:date="2020-01-07T20:33:00Z">
        <w:r w:rsidR="000117F2">
          <w:rPr>
            <w:lang w:bidi="fa-IR"/>
          </w:rPr>
          <w:t>the value of Q</w:t>
        </w:r>
      </w:ins>
      <w:ins w:id="133" w:author="MohammadHossein Manuel Haqiqatkhah" w:date="2020-01-07T20:35:00Z">
        <w:r w:rsidR="000117F2">
          <w:rPr>
            <w:lang w:bidi="fa-IR"/>
          </w:rPr>
          <w:t xml:space="preserve"> is maximized</w:t>
        </w:r>
      </w:ins>
      <w:del w:id="134" w:author="MohammadHossein Manuel Haqiqatkhah" w:date="2020-01-07T20:33:00Z">
        <w:r w:rsidDel="000117F2">
          <w:rPr>
            <w:lang w:bidi="fa-IR"/>
          </w:rPr>
          <w:delText xml:space="preserve"> Algorithmic discovery of modules enables the measures of modularity </w:delText>
        </w:r>
      </w:del>
      <w:del w:id="135" w:author="MohammadHossein Manuel Haqiqatkhah" w:date="2020-01-07T20:31:00Z">
        <w:r w:rsidDel="001D57E5">
          <w:rPr>
            <w:lang w:bidi="fa-IR"/>
          </w:rPr>
          <w:delText xml:space="preserve">is </w:delText>
        </w:r>
      </w:del>
      <w:del w:id="136" w:author="MohammadHossein Manuel Haqiqatkhah" w:date="2020-01-07T20:33:00Z">
        <w:r w:rsidDel="000117F2">
          <w:rPr>
            <w:lang w:bidi="fa-IR"/>
          </w:rPr>
          <w:delText>maximized</w:delText>
        </w:r>
      </w:del>
      <w:ins w:id="137" w:author="MohammadHossein Manuel Haqiqatkhah" w:date="2020-01-07T19:32:00Z">
        <w:r w:rsidR="007A18AF">
          <w:rPr>
            <w:lang w:bidi="fa-IR"/>
          </w:rPr>
          <w:t xml:space="preserve"> </w:t>
        </w:r>
        <w:r w:rsidR="007A18AF">
          <w:rPr>
            <w:lang w:bidi="fa-IR"/>
          </w:rPr>
          <w:fldChar w:fldCharType="begin"/>
        </w:r>
      </w:ins>
      <w:ins w:id="138"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139" w:author="MohammadHossein Manuel Haqiqatkhah" w:date="2020-01-07T20:33:00Z">
        <w:r w:rsidR="000117F2" w:rsidRPr="000117F2">
          <w:rPr>
            <w:rFonts w:ascii="Times New Roman" w:hAnsi="Times New Roman" w:cs="Times New Roman"/>
            <w:rPrChange w:id="140" w:author="MohammadHossein Manuel Haqiqatkhah" w:date="2020-01-07T20:33:00Z">
              <w:rPr/>
            </w:rPrChange>
          </w:rPr>
          <w:t>(for a review, cf. Zhang et al., 2018)</w:t>
        </w:r>
      </w:ins>
      <w:ins w:id="141" w:author="MohammadHossein Manuel Haqiqatkhah" w:date="2020-01-07T19:32:00Z">
        <w:r w:rsidR="007A18AF">
          <w:rPr>
            <w:lang w:bidi="fa-IR"/>
          </w:rPr>
          <w:fldChar w:fldCharType="end"/>
        </w:r>
      </w:ins>
      <w:del w:id="142" w:author="MohammadHossein Manuel Haqiqatkhah" w:date="2020-01-07T20:34:00Z">
        <w:r w:rsidDel="000117F2">
          <w:rPr>
            <w:lang w:bidi="fa-IR"/>
          </w:rPr>
          <w:delText xml:space="preserve"> </w:delText>
        </w:r>
        <w:r w:rsidDel="000117F2">
          <w:rPr>
            <w:lang w:bidi="fa-IR"/>
          </w:rPr>
          <w:fldChar w:fldCharType="begin"/>
        </w:r>
      </w:del>
      <w:del w:id="143"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144" w:author="MohammadHossein Manuel Haqiqatkhah" w:date="2020-01-07T20:34:00Z">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145" w:author="MohammadHossein Manuel Haqiqatkhah" w:date="2020-01-07T14:29:00Z">
        <w:r w:rsidR="00903801" w:rsidRPr="00903801">
          <w:rPr>
            <w:rFonts w:ascii="Times New Roman" w:hAnsi="Times New Roman" w:cs="Times New Roman"/>
            <w:rPrChange w:id="146" w:author="MohammadHossein Manuel Haqiqatkhah" w:date="2020-01-07T14:29:00Z">
              <w:rPr/>
            </w:rPrChange>
          </w:rPr>
          <w:t>(Clauset et al., 2004)</w:t>
        </w:r>
      </w:ins>
      <w:r>
        <w:rPr>
          <w:lang w:bidi="fa-IR"/>
        </w:rPr>
        <w:fldChar w:fldCharType="end"/>
      </w:r>
      <w:r>
        <w:rPr>
          <w:lang w:bidi="fa-IR"/>
        </w:rPr>
        <w:t xml:space="preserve">, </w:t>
      </w:r>
      <w:ins w:id="147" w:author="MohammadHossein Manuel Haqiqatkhah" w:date="2020-01-07T20:34:00Z">
        <w:r w:rsidR="000117F2">
          <w:rPr>
            <w:lang w:bidi="fa-IR"/>
          </w:rPr>
          <w:lastRenderedPageBreak/>
          <w:t xml:space="preserve">we use </w:t>
        </w:r>
      </w:ins>
      <w:r>
        <w:rPr>
          <w:lang w:bidi="fa-IR"/>
        </w:rPr>
        <w:t xml:space="preserve">the fast greedy algorithm </w:t>
      </w:r>
      <w:del w:id="148" w:author="MohammadHossein Manuel Haqiqatkhah" w:date="2020-01-07T20:34:00Z">
        <w:r w:rsidDel="000117F2">
          <w:rPr>
            <w:lang w:bidi="fa-IR"/>
          </w:rPr>
          <w:delText xml:space="preserve">used </w:delText>
        </w:r>
      </w:del>
      <w:r>
        <w:rPr>
          <w:lang w:bidi="fa-IR"/>
        </w:rPr>
        <w:t xml:space="preserve">to optimally detect communities and </w:t>
      </w:r>
      <w:ins w:id="149" w:author="MohammadHossein Manuel Haqiqatkhah" w:date="2020-01-07T20:37:00Z">
        <w:r w:rsidR="00B87905">
          <w:rPr>
            <w:lang w:bidi="fa-IR"/>
          </w:rPr>
          <w:t xml:space="preserve">thus </w:t>
        </w:r>
      </w:ins>
      <w:r>
        <w:rPr>
          <w:lang w:bidi="fa-IR"/>
        </w:rPr>
        <w:t>calculate the modularity based on community membership of the nodes.</w:t>
      </w:r>
    </w:p>
    <w:p w14:paraId="56B6A57F" w14:textId="77777777" w:rsidR="00493D35" w:rsidRDefault="00A12540" w:rsidP="00580913">
      <w:pPr>
        <w:pStyle w:val="Heading4"/>
        <w:rPr>
          <w:lang w:bidi="fa-IR"/>
        </w:rPr>
      </w:pPr>
      <w:r>
        <w:rPr>
          <w:lang w:bidi="fa-IR"/>
        </w:rPr>
        <w:t>Assortativity</w:t>
      </w:r>
      <w:r w:rsidR="00580913">
        <w:rPr>
          <w:lang w:bidi="fa-IR"/>
        </w:rPr>
        <w:t>.</w:t>
      </w:r>
    </w:p>
    <w:p w14:paraId="06D5371D" w14:textId="20DB6757" w:rsidR="00BB6EBB" w:rsidRDefault="002E7D51" w:rsidP="001A75FA">
      <w:pPr>
        <w:rPr>
          <w:ins w:id="150" w:author="MohammadHossein Manuel Haqiqatkhah" w:date="2020-01-07T21:44:00Z"/>
          <w:lang w:bidi="fa-IR"/>
        </w:rPr>
      </w:pPr>
      <w:r>
        <w:rPr>
          <w:lang w:bidi="fa-IR"/>
        </w:rPr>
        <w:t>Assortativity</w:t>
      </w:r>
      <w:r w:rsidR="00D6713A">
        <w:rPr>
          <w:lang w:bidi="fa-IR"/>
        </w:rPr>
        <w:t xml:space="preserve"> coefficient is a measure of </w:t>
      </w:r>
      <w:proofErr w:type="spellStart"/>
      <w:r w:rsidR="00D6713A">
        <w:rPr>
          <w:lang w:bidi="fa-IR"/>
        </w:rPr>
        <w:t>homophily</w:t>
      </w:r>
      <w:proofErr w:type="spellEnd"/>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151"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152"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153" w:author="MohammadHossein Manuel Haqiqatkhah" w:date="2020-01-07T21:14:00Z">
        <w:r w:rsidR="00FC1707" w:rsidDel="00185461">
          <w:rPr>
            <w:lang w:bidi="fa-IR"/>
          </w:rPr>
          <w:delText>like the</w:delText>
        </w:r>
      </w:del>
      <w:ins w:id="154"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155" w:author="MohammadHossein Manuel Haqiqatkhah" w:date="2020-01-07T21:30:00Z">
        <w:r w:rsidR="00941C8D">
          <w:rPr>
            <w:lang w:bidi="fa-IR"/>
          </w:rPr>
          <w:t xml:space="preserve"> </w:t>
        </w:r>
      </w:ins>
      <w:ins w:id="156" w:author="MohammadHossein Manuel Haqiqatkhah" w:date="2020-01-07T21:24:00Z">
        <w:r w:rsidR="00941C8D">
          <w:rPr>
            <w:lang w:bidi="fa-IR"/>
          </w:rPr>
          <w:t xml:space="preserve">is defined </w:t>
        </w:r>
      </w:ins>
      <w:ins w:id="157" w:author="MohammadHossein Manuel Haqiqatkhah" w:date="2020-01-07T21:25:00Z">
        <w:r w:rsidR="00941C8D">
          <w:rPr>
            <w:lang w:bidi="fa-IR"/>
          </w:rPr>
          <w:t>as the Pearson correlation coefficient o</w:t>
        </w:r>
      </w:ins>
      <w:ins w:id="158" w:author="MohammadHossein Manuel Haqiqatkhah" w:date="2020-01-07T21:28:00Z">
        <w:r w:rsidR="00941C8D">
          <w:rPr>
            <w:lang w:bidi="fa-IR"/>
          </w:rPr>
          <w:t xml:space="preserve">f degrees of </w:t>
        </w:r>
      </w:ins>
      <w:ins w:id="159" w:author="MohammadHossein Manuel Haqiqatkhah" w:date="2020-01-07T21:33:00Z">
        <w:r w:rsidR="00941C8D">
          <w:rPr>
            <w:lang w:bidi="fa-IR"/>
          </w:rPr>
          <w:t xml:space="preserve">connected </w:t>
        </w:r>
      </w:ins>
      <w:ins w:id="160" w:author="MohammadHossein Manuel Haqiqatkhah" w:date="2020-01-07T21:28:00Z">
        <w:r w:rsidR="00941C8D">
          <w:rPr>
            <w:lang w:bidi="fa-IR"/>
          </w:rPr>
          <w:t>nodes</w:t>
        </w:r>
      </w:ins>
      <w:ins w:id="161" w:author="MohammadHossein Manuel Haqiqatkhah" w:date="2020-01-07T21:44:00Z">
        <w:r w:rsidR="00B3152F">
          <w:rPr>
            <w:lang w:bidi="fa-IR"/>
          </w:rPr>
          <w:t>,</w:t>
        </w:r>
      </w:ins>
      <w:ins w:id="162" w:author="MohammadHossein Manuel Haqiqatkhah" w:date="2020-01-08T05:33:00Z">
        <w:r w:rsidR="00B3152F">
          <w:rPr>
            <w:lang w:bidi="fa-IR"/>
          </w:rPr>
          <w:t xml:space="preserve"> thus taking values in the range &lt;-1</w:t>
        </w:r>
        <w:proofErr w:type="gramStart"/>
        <w:r w:rsidR="00B3152F">
          <w:rPr>
            <w:lang w:bidi="fa-IR"/>
          </w:rPr>
          <w:t>,1</w:t>
        </w:r>
        <w:proofErr w:type="gramEnd"/>
        <w:r w:rsidR="00B3152F">
          <w:rPr>
            <w:lang w:bidi="fa-IR"/>
          </w:rPr>
          <w:t>&gt;</w:t>
        </w:r>
      </w:ins>
      <w:r w:rsidR="00A80EFD">
        <w:rPr>
          <w:lang w:bidi="fa-IR"/>
        </w:rPr>
        <w:t>.</w:t>
      </w:r>
    </w:p>
    <w:p w14:paraId="06E47F0B" w14:textId="7A3B502D" w:rsidR="00D554B2" w:rsidRDefault="00D929FD" w:rsidP="001A75FA">
      <w:pPr>
        <w:rPr>
          <w:ins w:id="163" w:author="MohammadHossein Manuel Haqiqatkhah" w:date="2020-01-07T22:34:00Z"/>
        </w:rPr>
      </w:pPr>
      <w:ins w:id="164" w:author="MohammadHossein Manuel Haqiqatkhah" w:date="2020-01-07T21:39:00Z">
        <w:r>
          <w:rPr>
            <w:lang w:bidi="fa-IR"/>
          </w:rPr>
          <w:t>To define it</w:t>
        </w:r>
      </w:ins>
      <w:ins w:id="165" w:author="MohammadHossein Manuel Haqiqatkhah" w:date="2020-01-07T21:33:00Z">
        <w:r w:rsidR="00941C8D">
          <w:rPr>
            <w:lang w:bidi="fa-IR"/>
          </w:rPr>
          <w:t xml:space="preserve"> formally,</w:t>
        </w:r>
      </w:ins>
      <w:ins w:id="166" w:author="MohammadHossein Manuel Haqiqatkhah" w:date="2020-01-07T21:49:00Z">
        <w:r w:rsidR="00461597">
          <w:rPr>
            <w:lang w:bidi="fa-IR"/>
          </w:rPr>
          <w:t xml:space="preserve"> let</w:t>
        </w:r>
      </w:ins>
      <w:ins w:id="167" w:author="MohammadHossein Manuel Haqiqatkhah" w:date="2020-01-07T21:33:00Z">
        <w:r w:rsidR="00941C8D">
          <w:rPr>
            <w:lang w:bidi="fa-IR"/>
          </w:rPr>
          <w:t xml:space="preserve"> </w:t>
        </w:r>
      </w:ins>
      <m:oMath>
        <m:sSub>
          <m:sSubPr>
            <m:ctrlPr>
              <w:rPr>
                <w:rFonts w:ascii="Cambria Math" w:hAnsi="Cambria Math"/>
                <w:i/>
              </w:rPr>
            </m:ctrlPr>
          </m:sSubPr>
          <m:e>
            <m:r>
              <w:rPr>
                <w:rFonts w:ascii="Cambria Math" w:hAnsi="Cambria Math"/>
                <w:lang w:bidi="fa-IR"/>
              </w:rPr>
              <m:t>p</m:t>
            </m:r>
          </m:e>
          <m:sub>
            <m:r>
              <w:rPr>
                <w:rFonts w:ascii="Cambria Math" w:hAnsi="Cambria Math"/>
                <w:lang w:bidi="fa-IR"/>
              </w:rPr>
              <m:t>k</m:t>
            </m:r>
          </m:sub>
        </m:sSub>
      </m:oMath>
      <w:ins w:id="168" w:author="MohammadHossein Manuel Haqiqatkhah" w:date="2020-01-07T21:52:00Z">
        <w:r w:rsidR="00D554B2">
          <w:t xml:space="preserve"> be </w:t>
        </w:r>
        <w:r w:rsidR="00D554B2">
          <w:rPr>
            <w:lang w:bidi="fa-IR"/>
          </w:rPr>
          <w:t xml:space="preserve">the probability that a randomly chosen node has degree k. </w:t>
        </w:r>
      </w:ins>
      <w:ins w:id="169" w:author="MohammadHossein Manuel Haqiqatkhah" w:date="2020-01-07T21:58:00Z">
        <w:r w:rsidR="00307134">
          <w:rPr>
            <w:lang w:bidi="fa-IR"/>
          </w:rPr>
          <w:t xml:space="preserve">It can be shown that the </w:t>
        </w:r>
      </w:ins>
      <w:ins w:id="170" w:author="MohammadHossein Manuel Haqiqatkhah" w:date="2020-01-07T21:59:00Z">
        <w:r w:rsidR="00307134">
          <w:rPr>
            <w:lang w:bidi="fa-IR"/>
          </w:rPr>
          <w:t>degree distribution</w:t>
        </w:r>
      </w:ins>
      <w:ins w:id="171" w:author="MohammadHossein Manuel Haqiqatkhah" w:date="2020-01-07T21:58:00Z">
        <w:r w:rsidR="00307134">
          <w:rPr>
            <w:lang w:bidi="fa-IR"/>
          </w:rPr>
          <w:t xml:space="preserve"> for a </w:t>
        </w:r>
      </w:ins>
      <w:ins w:id="172" w:author="MohammadHossein Manuel Haqiqatkhah" w:date="2020-01-07T21:59:00Z">
        <w:r w:rsidR="00307134">
          <w:rPr>
            <w:lang w:bidi="fa-IR"/>
          </w:rPr>
          <w:t xml:space="preserve">node connected to a </w:t>
        </w:r>
      </w:ins>
      <w:ins w:id="173" w:author="MohammadHossein Manuel Haqiqatkhah" w:date="2020-01-07T21:58:00Z">
        <w:r w:rsidR="00307134">
          <w:rPr>
            <w:lang w:bidi="fa-IR"/>
          </w:rPr>
          <w:t>randomly selected edge</w:t>
        </w:r>
      </w:ins>
      <w:ins w:id="174" w:author="MohammadHossein Manuel Haqiqatkhah" w:date="2020-01-07T21:59:00Z">
        <w:r w:rsidR="00307134">
          <w:rPr>
            <w:lang w:bidi="fa-IR"/>
          </w:rPr>
          <w:t xml:space="preserve"> </w:t>
        </w:r>
      </w:ins>
      <w:ins w:id="175" w:author="MohammadHossein Manuel Haqiqatkhah" w:date="2020-01-07T22:22:00Z">
        <w:r w:rsidR="00D74AD9" w:rsidRPr="00D74AD9">
          <w:rPr>
            <w:i/>
            <w:iCs/>
            <w:lang w:bidi="fa-IR"/>
            <w:rPrChange w:id="176" w:author="MohammadHossein Manuel Haqiqatkhah" w:date="2020-01-07T22:22:00Z">
              <w:rPr>
                <w:lang w:bidi="fa-IR"/>
              </w:rPr>
            </w:rPrChange>
          </w:rPr>
          <w:t>l</w:t>
        </w:r>
        <w:r w:rsidR="00D74AD9">
          <w:rPr>
            <w:lang w:bidi="fa-IR"/>
          </w:rPr>
          <w:t xml:space="preserve"> </w:t>
        </w:r>
      </w:ins>
      <w:ins w:id="177" w:author="MohammadHossein Manuel Haqiqatkhah" w:date="2020-01-07T21:59:00Z">
        <w:r w:rsidR="00307134">
          <w:rPr>
            <w:lang w:bidi="fa-IR"/>
          </w:rPr>
          <w:t xml:space="preserve">is </w:t>
        </w:r>
      </w:ins>
      <w:ins w:id="178" w:author="MohammadHossein Manuel Haqiqatkhah" w:date="2020-01-07T22:00:00Z">
        <w:r w:rsidR="0073300F">
          <w:rPr>
            <w:lang w:bidi="fa-IR"/>
          </w:rPr>
          <w:t xml:space="preserve">thus proportional </w:t>
        </w:r>
        <w:proofErr w:type="gramStart"/>
        <w:r w:rsidR="0073300F">
          <w:rPr>
            <w:lang w:bidi="fa-IR"/>
          </w:rPr>
          <w:t xml:space="preserve">to </w:t>
        </w:r>
      </w:ins>
      <w:proofErr w:type="gramEnd"/>
      <m:oMath>
        <m:sSub>
          <m:sSubPr>
            <m:ctrlPr>
              <w:rPr>
                <w:rFonts w:ascii="Cambria Math" w:hAnsi="Cambria Math"/>
                <w:i/>
              </w:rPr>
            </m:ctrlPr>
          </m:sSubPr>
          <m:e>
            <m:r>
              <w:rPr>
                <w:rFonts w:ascii="Cambria Math" w:hAnsi="Cambria Math"/>
                <w:lang w:bidi="fa-IR"/>
              </w:rPr>
              <m:t>kp</m:t>
            </m:r>
          </m:e>
          <m:sub>
            <m:r>
              <w:rPr>
                <w:rFonts w:ascii="Cambria Math" w:hAnsi="Cambria Math"/>
                <w:lang w:bidi="fa-IR"/>
              </w:rPr>
              <m:t>k</m:t>
            </m:r>
          </m:sub>
        </m:sSub>
      </m:oMath>
      <w:ins w:id="179" w:author="MohammadHossein Manuel Haqiqatkhah" w:date="2020-01-07T22:04:00Z">
        <w:r w:rsidR="000F65DE">
          <w:t xml:space="preserve">. Then, </w:t>
        </w:r>
      </w:ins>
      <w:ins w:id="180" w:author="MohammadHossein Manuel Haqiqatkhah" w:date="2020-01-07T22:18:00Z">
        <w:r w:rsidR="00D67737">
          <w:t>a quantity</w:t>
        </w:r>
      </w:ins>
      <w:ins w:id="181" w:author="MohammadHossein Manuel Haqiqatkhah" w:date="2020-01-07T22:24:00Z">
        <w:r w:rsidR="00D74AD9">
          <w:t xml:space="preserve"> "remaining degree" is defined as </w:t>
        </w:r>
      </w:ins>
      <m:oMath>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j</m:t>
                </m:r>
                <m:sSub>
                  <m:sSubPr>
                    <m:ctrlPr>
                      <w:rPr>
                        <w:rFonts w:ascii="Cambria Math" w:hAnsi="Cambria Math"/>
                        <w:i/>
                      </w:rPr>
                    </m:ctrlPr>
                  </m:sSubPr>
                  <m:e>
                    <m:r>
                      <w:rPr>
                        <w:rFonts w:ascii="Cambria Math" w:hAnsi="Cambria Math"/>
                        <w:lang w:bidi="fa-IR"/>
                      </w:rPr>
                      <m:t>p</m:t>
                    </m:r>
                  </m:e>
                  <m:sub>
                    <m:r>
                      <w:rPr>
                        <w:rFonts w:ascii="Cambria Math" w:hAnsi="Cambria Math"/>
                        <w:lang w:bidi="fa-IR"/>
                      </w:rPr>
                      <m:t>j</m:t>
                    </m:r>
                  </m:sub>
                </m:sSub>
              </m:e>
            </m:nary>
          </m:den>
        </m:f>
      </m:oMath>
      <w:proofErr w:type="gramStart"/>
      <w:r w:rsidR="006524F2">
        <w:t xml:space="preserve"> </w:t>
      </w:r>
      <w:ins w:id="182" w:author="MohammadHossein Manuel Haqiqatkhah" w:date="2020-01-07T22:26:00Z">
        <w:r w:rsidR="007B423B">
          <w:t xml:space="preserve">which is the normalized degree </w:t>
        </w:r>
      </w:ins>
      <w:ins w:id="183" w:author="MohammadHossein Manuel Haqiqatkhah" w:date="2020-01-07T22:27:00Z">
        <w:r w:rsidR="007B423B">
          <w:t xml:space="preserve">distribution </w:t>
        </w:r>
      </w:ins>
      <w:ins w:id="184" w:author="MohammadHossein Manuel Haqiqatkhah" w:date="2020-01-07T22:26:00Z">
        <w:r w:rsidR="007B423B">
          <w:t xml:space="preserve">of the </w:t>
        </w:r>
      </w:ins>
      <w:ins w:id="185" w:author="MohammadHossein Manuel Haqiqatkhah" w:date="2020-01-07T22:27:00Z">
        <w:r w:rsidR="007B423B">
          <w:t>nodes</w:t>
        </w:r>
        <w:proofErr w:type="gramEnd"/>
        <w:r w:rsidR="007B423B">
          <w:t xml:space="preserve"> </w:t>
        </w:r>
      </w:ins>
      <w:ins w:id="186" w:author="MohammadHossein Manuel Haqiqatkhah" w:date="2020-01-07T22:26:00Z">
        <w:r w:rsidR="007B423B">
          <w:t xml:space="preserve">connected to the </w:t>
        </w:r>
      </w:ins>
      <w:ins w:id="187" w:author="MohammadHossein Manuel Haqiqatkhah" w:date="2020-01-07T22:36:00Z">
        <w:r w:rsidR="000952AB" w:rsidRPr="00FD4934">
          <w:rPr>
            <w:i/>
            <w:iCs/>
          </w:rPr>
          <w:t>l</w:t>
        </w:r>
      </w:ins>
      <w:ins w:id="188" w:author="MohammadHossein Manuel Haqiqatkhah" w:date="2020-01-07T22:27:00Z">
        <w:r w:rsidR="007B423B">
          <w:t xml:space="preserve">. Finally, the joint probability of </w:t>
        </w:r>
      </w:ins>
      <w:ins w:id="189"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w:t>
        </w:r>
        <w:proofErr w:type="gramStart"/>
        <w:r w:rsidR="007B423B">
          <w:t>by</w:t>
        </w:r>
      </w:ins>
      <w:ins w:id="190" w:author="MohammadHossein Manuel Haqiqatkhah" w:date="2020-01-07T22:21:00Z">
        <w:r w:rsidR="006524F2">
          <w:t xml:space="preserve"> </w:t>
        </w:r>
      </w:ins>
      <w:proofErr w:type="gramEnd"/>
      <m:oMath>
        <m:sSub>
          <m:sSubPr>
            <m:ctrlPr>
              <w:ins w:id="191" w:author="MohammadHossein Manuel Haqiqatkhah" w:date="2020-01-07T22:28:00Z">
                <w:rPr>
                  <w:rFonts w:ascii="Cambria Math" w:hAnsi="Cambria Math"/>
                  <w:i/>
                </w:rPr>
              </w:ins>
            </m:ctrlPr>
          </m:sSubPr>
          <m:e>
            <m:r>
              <w:ins w:id="192" w:author="MohammadHossein Manuel Haqiqatkhah" w:date="2020-01-07T22:29:00Z">
                <w:rPr>
                  <w:rFonts w:ascii="Cambria Math" w:hAnsi="Cambria Math"/>
                  <w:lang w:bidi="fa-IR"/>
                </w:rPr>
                <m:t>e</m:t>
              </w:ins>
            </m:r>
          </m:e>
          <m:sub>
            <m:r>
              <w:ins w:id="193" w:author="MohammadHossein Manuel Haqiqatkhah" w:date="2020-01-07T22:29:00Z">
                <w:rPr>
                  <w:rFonts w:ascii="Cambria Math" w:hAnsi="Cambria Math"/>
                  <w:lang w:bidi="fa-IR"/>
                </w:rPr>
                <m:t>jk</m:t>
              </w:ins>
            </m:r>
          </m:sub>
        </m:sSub>
      </m:oMath>
      <w:ins w:id="194" w:author="MohammadHossein Manuel Haqiqatkhah" w:date="2020-01-07T22:28:00Z">
        <w:r w:rsidR="00852AD7">
          <w:t>.</w:t>
        </w:r>
      </w:ins>
      <w:ins w:id="195" w:author="MohammadHossein Manuel Haqiqatkhah" w:date="2020-01-07T22:37:00Z">
        <w:r w:rsidR="000952AB">
          <w:t xml:space="preserve"> </w:t>
        </w:r>
      </w:ins>
      <w:ins w:id="196" w:author="MohammadHossein Manuel Haqiqatkhah" w:date="2020-01-07T22:40:00Z">
        <w:r w:rsidR="00EF2847">
          <w:t>For an</w:t>
        </w:r>
      </w:ins>
      <w:ins w:id="197" w:author="MohammadHossein Manuel Haqiqatkhah" w:date="2020-01-07T22:37:00Z">
        <w:r w:rsidR="000952AB">
          <w:t xml:space="preserve"> </w:t>
        </w:r>
      </w:ins>
      <w:ins w:id="198" w:author="MohammadHossein Manuel Haqiqatkhah" w:date="2020-01-07T22:38:00Z">
        <w:r w:rsidR="000952AB">
          <w:t>undirected</w:t>
        </w:r>
      </w:ins>
      <w:ins w:id="199" w:author="MohammadHossein Manuel Haqiqatkhah" w:date="2020-01-07T22:40:00Z">
        <w:r w:rsidR="00EF2847">
          <w:t xml:space="preserve"> network</w:t>
        </w:r>
      </w:ins>
      <w:ins w:id="200" w:author="MohammadHossein Manuel Haqiqatkhah" w:date="2020-01-07T22:37:00Z">
        <w:r w:rsidR="000952AB">
          <w:t xml:space="preserve"> </w:t>
        </w:r>
      </w:ins>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rPr>
                <w:rFonts w:ascii="Cambria Math" w:hAnsi="Cambria Math"/>
                <w:i/>
              </w:rPr>
            </m:ctrlPr>
          </m:sSubPr>
          <m:e>
            <m:r>
              <w:rPr>
                <w:rFonts w:ascii="Cambria Math" w:hAnsi="Cambria Math"/>
                <w:lang w:bidi="fa-IR"/>
              </w:rPr>
              <m:t>e</m:t>
            </m:r>
          </m:e>
          <m:sub>
            <m:r>
              <w:rPr>
                <w:rFonts w:ascii="Cambria Math" w:hAnsi="Cambria Math"/>
                <w:lang w:bidi="fa-IR"/>
              </w:rPr>
              <m:t>kj</m:t>
            </m:r>
          </m:sub>
        </m:sSub>
      </m:oMath>
      <w:ins w:id="201" w:author="MohammadHossein Manuel Haqiqatkhah" w:date="2020-01-07T22:38:00Z">
        <w:r w:rsidR="000952AB">
          <w:t xml:space="preserve"> and its marginal distribution </w:t>
        </w:r>
        <w:proofErr w:type="gramStart"/>
        <w:r w:rsidR="000952AB">
          <w:t xml:space="preserve">is </w:t>
        </w:r>
      </w:ins>
      <w:proofErr w:type="gramEnd"/>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oMath>
      <w:ins w:id="202" w:author="MohammadHossein Manuel Haqiqatkhah" w:date="2020-01-07T22:39:00Z">
        <w:r w:rsidR="00EF2847">
          <w:t xml:space="preserve">. </w:t>
        </w:r>
      </w:ins>
      <w:ins w:id="203" w:author="MohammadHossein Manuel Haqiqatkhah" w:date="2020-01-07T22:30:00Z">
        <w:r w:rsidR="00852AD7">
          <w:t xml:space="preserve">Having </w:t>
        </w:r>
      </w:ins>
      <w:ins w:id="204" w:author="MohammadHossein Manuel Haqiqatkhah" w:date="2020-01-07T22:31:00Z">
        <w:r w:rsidR="00852AD7">
          <w:t xml:space="preserve">the variance of </w:t>
        </w:r>
      </w:ins>
      <w:ins w:id="205" w:author="MohammadHossein Manuel Haqiqatkhah" w:date="2020-01-07T22:32:00Z">
        <w:r w:rsidR="00356F82">
          <w:t xml:space="preserve">remaining degree as </w:t>
        </w:r>
      </w:ins>
      <m:oMath>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k</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206" w:author="MohammadHossein Manuel Haqiqatkhah" w:date="2020-01-07T22:33:00Z">
        <w:r w:rsidR="00356F82">
          <w:t>, the degree assortativity can be ca</w:t>
        </w:r>
        <w:proofErr w:type="spellStart"/>
        <w:r w:rsidR="00BE7AA9">
          <w:t>lculated</w:t>
        </w:r>
        <w:proofErr w:type="spellEnd"/>
        <w:r w:rsidR="00BE7AA9">
          <w:t xml:space="preserve"> as shown in Equation 8</w:t>
        </w:r>
      </w:ins>
      <w:r w:rsidR="001A75FA" w:rsidRPr="001A75FA">
        <w:rPr>
          <w:lang w:bidi="fa-IR"/>
        </w:rPr>
        <w:t xml:space="preserve"> </w:t>
      </w:r>
      <w:r w:rsidR="001A75FA">
        <w:rPr>
          <w:lang w:bidi="fa-IR"/>
        </w:rPr>
        <w:fldChar w:fldCharType="begin"/>
      </w:r>
      <w:r w:rsidR="001A75FA">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1A75FA">
        <w:rPr>
          <w:lang w:bidi="fa-IR"/>
        </w:rPr>
        <w:fldChar w:fldCharType="separate"/>
      </w:r>
      <w:r w:rsidR="001A75FA" w:rsidRPr="00185461">
        <w:rPr>
          <w:rFonts w:ascii="Times New Roman" w:hAnsi="Times New Roman" w:cs="Times New Roman"/>
        </w:rPr>
        <w:t>(Newman, 2003)</w:t>
      </w:r>
      <w:r w:rsidR="001A75FA">
        <w:rPr>
          <w:lang w:bidi="fa-IR"/>
        </w:rPr>
        <w:fldChar w:fldCharType="end"/>
      </w:r>
      <w:r w:rsidR="001A75FA">
        <w:rPr>
          <w:lang w:bidi="fa-IR"/>
        </w:rPr>
        <w:t>.</w:t>
      </w:r>
    </w:p>
    <w:p w14:paraId="01688447" w14:textId="77777777" w:rsidR="002838B1" w:rsidRDefault="00356F82" w:rsidP="00356F82">
      <w:pPr>
        <w:rPr>
          <w:ins w:id="207" w:author="MohammadHossein Manuel Haqiqatkhah" w:date="2020-01-07T23:12:00Z"/>
          <w:lang w:bidi="fa-IR"/>
        </w:rPr>
      </w:pPr>
      <w:ins w:id="208" w:author="MohammadHossein Manuel Haqiqatkhah" w:date="2020-01-07T22:34:00Z">
        <w:r>
          <w:rPr>
            <w:lang w:bidi="fa-IR"/>
          </w:rPr>
          <w:t xml:space="preserve">EQ 8 </w:t>
        </w:r>
        <w:r>
          <w:rPr>
            <w:lang w:bidi="fa-IR"/>
          </w:rPr>
          <w:tab/>
        </w:r>
        <w:r>
          <w:rPr>
            <w:lang w:bidi="fa-IR"/>
          </w:rPr>
          <w:tab/>
        </w:r>
      </w:ins>
    </w:p>
    <w:p w14:paraId="5123B1A1" w14:textId="1703A1F2" w:rsidR="00356F82" w:rsidRDefault="00356F82" w:rsidP="00356F82">
      <w:pPr>
        <w:rPr>
          <w:ins w:id="209" w:author="MohammadHossein Manuel Haqiqatkhah" w:date="2020-01-07T22:34:00Z"/>
          <w:lang w:bidi="fa-IR"/>
        </w:rPr>
      </w:pPr>
      <m:oMathPara>
        <m:oMath>
          <m:r>
            <w:rPr>
              <w:rFonts w:ascii="Cambria Math" w:hAnsi="Cambria Math"/>
              <w:lang w:bidi="fa-IR"/>
            </w:rPr>
            <m:t>r=</m:t>
          </m:r>
          <m:f>
            <m:fPr>
              <m:ctrlPr>
                <w:rPr>
                  <w:rFonts w:ascii="Cambria Math" w:hAnsi="Cambria Math"/>
                  <w:i/>
                </w:rPr>
              </m:ctrlPr>
            </m:fPr>
            <m:num>
              <m:r>
                <w:rPr>
                  <w:rFonts w:ascii="Cambria Math" w:hAnsi="Cambria Math"/>
                  <w:lang w:bidi="fa-IR"/>
                </w:rPr>
                <m:t>1</m:t>
              </m:r>
            </m:num>
            <m:den>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jk(</m:t>
              </m:r>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rPr>
                      <w:rFonts w:ascii="Cambria Math" w:hAnsi="Cambria Math"/>
                      <w:i/>
                    </w:rPr>
                  </m:ctrlPr>
                </m:sSubPr>
                <m:e>
                  <m:r>
                    <w:rPr>
                      <w:rFonts w:ascii="Cambria Math" w:hAnsi="Cambria Math"/>
                      <w:lang w:bidi="fa-IR"/>
                    </w:rPr>
                    <m:t>q</m:t>
                  </m:r>
                </m:e>
                <m:sub>
                  <m:r>
                    <w:rPr>
                      <w:rFonts w:ascii="Cambria Math" w:hAnsi="Cambria Math"/>
                      <w:lang w:bidi="fa-IR"/>
                    </w:rPr>
                    <m:t>j</m:t>
                  </m:r>
                </m:sub>
              </m:sSub>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14:paraId="451CC06D"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4A242C06" w14:textId="14FDCB54" w:rsidR="002838B1" w:rsidRDefault="00DF0844" w:rsidP="00FB133A">
      <w:pPr>
        <w:rPr>
          <w:ins w:id="210" w:author="MohammadHossein Manuel Haqiqatkhah" w:date="2020-01-07T23:09:00Z"/>
          <w:lang w:bidi="fa-IR"/>
        </w:rPr>
      </w:pPr>
      <w:r>
        <w:rPr>
          <w:lang w:bidi="fa-IR"/>
        </w:rPr>
        <w:t>For a subset of nodes, this coefficient is the proportion of existing edges</w:t>
      </w:r>
      <w:r w:rsidR="00221DBF">
        <w:rPr>
          <w:lang w:bidi="fa-IR"/>
        </w:rPr>
        <w:t xml:space="preserve"> in a </w:t>
      </w:r>
      <w:del w:id="211" w:author="MohammadHossein Manuel Haqiqatkhah" w:date="2020-01-07T23:06:00Z">
        <w:r w:rsidR="00221DBF" w:rsidDel="002838B1">
          <w:rPr>
            <w:lang w:bidi="fa-IR"/>
          </w:rPr>
          <w:delText>(</w:delText>
        </w:r>
      </w:del>
      <w:r w:rsidR="00221DBF">
        <w:rPr>
          <w:lang w:bidi="fa-IR"/>
        </w:rPr>
        <w:t>sub</w:t>
      </w:r>
      <w:del w:id="212" w:author="MohammadHossein Manuel Haqiqatkhah" w:date="2020-01-07T23:06:00Z">
        <w:r w:rsidR="00221DBF" w:rsidDel="002838B1">
          <w:rPr>
            <w:lang w:bidi="fa-IR"/>
          </w:rPr>
          <w:delText>)</w:delText>
        </w:r>
      </w:del>
      <w:proofErr w:type="gramStart"/>
      <w:r w:rsidR="00221DBF">
        <w:rPr>
          <w:lang w:bidi="fa-IR"/>
        </w:rPr>
        <w:t>graph</w:t>
      </w:r>
      <w:r>
        <w:rPr>
          <w:lang w:bidi="fa-IR"/>
        </w:rPr>
        <w:t xml:space="preserve"> </w:t>
      </w:r>
      <w:ins w:id="213" w:author="MohammadHossein Manuel Haqiqatkhah" w:date="2020-01-07T23:06:00Z">
        <w:r w:rsidR="002838B1">
          <w:rPr>
            <w:lang w:bidi="fa-IR"/>
          </w:rPr>
          <w:t xml:space="preserve"> </w:t>
        </w:r>
      </w:ins>
      <w:r>
        <w:rPr>
          <w:lang w:bidi="fa-IR"/>
        </w:rPr>
        <w:t>to</w:t>
      </w:r>
      <w:proofErr w:type="gramEnd"/>
      <w:r>
        <w:rPr>
          <w:lang w:bidi="fa-IR"/>
        </w:rPr>
        <w:t xml:space="preserve"> the maximum number of edges possible </w:t>
      </w:r>
      <w:ins w:id="214" w:author="MohammadHossein Manuel Haqiqatkhah" w:date="2020-01-06T02:07:00Z">
        <w:r w:rsidR="00221DBF">
          <w:rPr>
            <w:lang w:bidi="fa-IR"/>
          </w:rPr>
          <w:t>in the same subgraph</w:t>
        </w:r>
      </w:ins>
      <w:ins w:id="215" w:author="MohammadHossein Manuel Haqiqatkhah" w:date="2020-01-06T02:06:00Z">
        <w:r w:rsidR="00221DBF">
          <w:rPr>
            <w:lang w:bidi="fa-IR"/>
          </w:rPr>
          <w:t>.</w:t>
        </w:r>
      </w:ins>
      <w:ins w:id="216" w:author="MohammadHossein Manuel Haqiqatkhah" w:date="2020-01-07T23:07:00Z">
        <w:r w:rsidR="002838B1">
          <w:rPr>
            <w:lang w:bidi="fa-IR"/>
          </w:rPr>
          <w:t xml:space="preserve"> For a subgraph</w:t>
        </w:r>
      </w:ins>
      <w:ins w:id="217" w:author="MohammadHossein Manuel Haqiqatkhah" w:date="2020-01-07T23:08:00Z">
        <w:r w:rsidR="002838B1">
          <w:rPr>
            <w:lang w:bidi="fa-IR"/>
          </w:rPr>
          <w:t xml:space="preserve"> </w:t>
        </w:r>
      </w:ins>
      <w:ins w:id="218" w:author="MohammadHossein Manuel Haqiqatkhah" w:date="2020-01-07T23:07:00Z">
        <w:r w:rsidR="002838B1">
          <w:rPr>
            <w:lang w:bidi="fa-IR"/>
          </w:rPr>
          <w:t xml:space="preserve">with </w:t>
        </w:r>
      </w:ins>
      <w:ins w:id="219" w:author="MohammadHossein Manuel Haqiqatkhah" w:date="2020-01-07T23:08:00Z">
        <w:r w:rsidR="002838B1">
          <w:rPr>
            <w:lang w:bidi="fa-IR"/>
          </w:rPr>
          <w:t xml:space="preserve">a subset of nodes </w:t>
        </w:r>
      </w:ins>
      <m:oMath>
        <m:r>
          <w:ins w:id="220" w:author="MohammadHossein Manuel Haqiqatkhah" w:date="2020-01-07T23:11:00Z">
            <w:rPr>
              <w:rFonts w:ascii="Cambria Math" w:hAnsi="Cambria Math"/>
              <w:lang w:bidi="fa-IR"/>
            </w:rPr>
            <m:t>|</m:t>
          </w:ins>
        </m:r>
        <m:sSub>
          <m:sSubPr>
            <m:ctrlPr>
              <w:ins w:id="221" w:author="MohammadHossein Manuel Haqiqatkhah" w:date="2020-01-07T23:11:00Z">
                <w:rPr>
                  <w:rFonts w:ascii="Cambria Math" w:hAnsi="Cambria Math"/>
                  <w:i/>
                  <w:lang w:bidi="fa-IR"/>
                </w:rPr>
              </w:ins>
            </m:ctrlPr>
          </m:sSubPr>
          <m:e>
            <m:r>
              <w:ins w:id="222" w:author="MohammadHossein Manuel Haqiqatkhah" w:date="2020-01-07T23:11:00Z">
                <w:rPr>
                  <w:rFonts w:ascii="Cambria Math" w:hAnsi="Cambria Math"/>
                  <w:lang w:bidi="fa-IR"/>
                </w:rPr>
                <m:t>V</m:t>
              </w:ins>
            </m:r>
          </m:e>
          <m:sub>
            <m:r>
              <w:ins w:id="223" w:author="MohammadHossein Manuel Haqiqatkhah" w:date="2020-01-07T23:11:00Z">
                <w:rPr>
                  <w:rFonts w:ascii="Cambria Math" w:hAnsi="Cambria Math"/>
                  <w:lang w:bidi="fa-IR"/>
                </w:rPr>
                <m:t>s</m:t>
              </w:ins>
            </m:r>
          </m:sub>
        </m:sSub>
        <m:r>
          <w:ins w:id="224" w:author="MohammadHossein Manuel Haqiqatkhah" w:date="2020-01-07T23:11:00Z">
            <w:rPr>
              <w:rFonts w:ascii="Cambria Math" w:hAnsi="Cambria Math"/>
              <w:lang w:bidi="fa-IR"/>
            </w:rPr>
            <m:t>|</m:t>
          </w:ins>
        </m:r>
      </m:oMath>
      <w:ins w:id="225" w:author="MohammadHossein Manuel Haqiqatkhah" w:date="2020-01-07T23:10:00Z">
        <w:r w:rsidR="002838B1">
          <w:rPr>
            <w:lang w:bidi="fa-IR"/>
          </w:rPr>
          <w:t xml:space="preserve"> </w:t>
        </w:r>
      </w:ins>
      <w:ins w:id="226" w:author="MohammadHossein Manuel Haqiqatkhah" w:date="2020-01-07T23:08:00Z">
        <w:r w:rsidR="002838B1">
          <w:rPr>
            <w:lang w:bidi="fa-IR"/>
          </w:rPr>
          <w:t xml:space="preserve">and adjacency </w:t>
        </w:r>
        <w:proofErr w:type="gramStart"/>
        <w:r w:rsidR="002838B1">
          <w:rPr>
            <w:lang w:bidi="fa-IR"/>
          </w:rPr>
          <w:t xml:space="preserve">matrix </w:t>
        </w:r>
      </w:ins>
      <w:proofErr w:type="gramEnd"/>
      <m:oMath>
        <m:sSub>
          <m:sSubPr>
            <m:ctrlPr>
              <w:ins w:id="227" w:author="MohammadHossein Manuel Haqiqatkhah" w:date="2020-01-07T23:11:00Z">
                <w:rPr>
                  <w:rFonts w:ascii="Cambria Math" w:hAnsi="Cambria Math"/>
                  <w:i/>
                  <w:lang w:bidi="fa-IR"/>
                </w:rPr>
              </w:ins>
            </m:ctrlPr>
          </m:sSubPr>
          <m:e>
            <m:r>
              <w:ins w:id="228" w:author="MohammadHossein Manuel Haqiqatkhah" w:date="2020-01-07T23:11:00Z">
                <w:rPr>
                  <w:rFonts w:ascii="Cambria Math" w:hAnsi="Cambria Math"/>
                  <w:lang w:bidi="fa-IR"/>
                </w:rPr>
                <m:t>M</m:t>
              </w:ins>
            </m:r>
          </m:e>
          <m:sub>
            <m:r>
              <w:ins w:id="229" w:author="MohammadHossein Manuel Haqiqatkhah" w:date="2020-01-07T23:11:00Z">
                <w:rPr>
                  <w:rFonts w:ascii="Cambria Math" w:hAnsi="Cambria Math"/>
                  <w:lang w:bidi="fa-IR"/>
                </w:rPr>
                <m:t>s</m:t>
              </w:ins>
            </m:r>
          </m:sub>
        </m:sSub>
      </m:oMath>
      <w:ins w:id="230" w:author="MohammadHossein Manuel Haqiqatkhah" w:date="2020-01-07T23:08:00Z">
        <w:r w:rsidR="002838B1">
          <w:rPr>
            <w:lang w:bidi="fa-IR"/>
          </w:rPr>
          <w:t xml:space="preserve">, </w:t>
        </w:r>
      </w:ins>
      <w:ins w:id="231" w:author="MohammadHossein Manuel Haqiqatkhah" w:date="2020-01-07T23:09:00Z">
        <w:r w:rsidR="002838B1">
          <w:rPr>
            <w:lang w:bidi="fa-IR"/>
          </w:rPr>
          <w:t xml:space="preserve">this value is calculated </w:t>
        </w:r>
      </w:ins>
      <w:ins w:id="232" w:author="MohammadHossein Manuel Haqiqatkhah" w:date="2020-01-07T23:17:00Z">
        <w:r w:rsidR="00FB133A">
          <w:rPr>
            <w:lang w:bidi="fa-IR"/>
          </w:rPr>
          <w:t>as follows:</w:t>
        </w:r>
      </w:ins>
    </w:p>
    <w:p w14:paraId="09569EFC" w14:textId="77777777" w:rsidR="002838B1" w:rsidRDefault="002838B1" w:rsidP="002838B1">
      <w:pPr>
        <w:rPr>
          <w:lang w:bidi="fa-IR"/>
        </w:rPr>
      </w:pPr>
      <w:ins w:id="233" w:author="MohammadHossein Manuel Haqiqatkhah" w:date="2020-01-07T23:10:00Z">
        <w:r>
          <w:rPr>
            <w:lang w:bidi="fa-IR"/>
          </w:rPr>
          <w:lastRenderedPageBreak/>
          <w:t>EQ 9</w:t>
        </w:r>
      </w:ins>
      <w:r>
        <w:rPr>
          <w:lang w:bidi="fa-IR"/>
        </w:rPr>
        <w:t xml:space="preserve"> </w:t>
      </w:r>
      <w:r>
        <w:rPr>
          <w:lang w:bidi="fa-IR"/>
        </w:rPr>
        <w:tab/>
      </w:r>
      <w:r>
        <w:rPr>
          <w:lang w:bidi="fa-IR"/>
        </w:rPr>
        <w:tab/>
      </w:r>
    </w:p>
    <w:p w14:paraId="3A972416" w14:textId="765658D0" w:rsidR="002838B1" w:rsidRDefault="002838B1" w:rsidP="007907A8">
      <w:pPr>
        <w:rPr>
          <w:lang w:bidi="fa-IR"/>
        </w:rPr>
      </w:pPr>
      <m:oMathPara>
        <m:oMath>
          <m:r>
            <w:rPr>
              <w:rFonts w:ascii="Cambria Math" w:hAnsi="Cambria Math"/>
              <w:lang w:bidi="fa-IR"/>
            </w:rPr>
            <m:t>E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14:paraId="7B0EEE9C" w14:textId="03588D82" w:rsidR="00DF0844" w:rsidRDefault="00DF0844" w:rsidP="002838B1">
      <w:pPr>
        <w:rPr>
          <w:rtl/>
          <w:lang w:bidi="fa-IR"/>
        </w:rPr>
      </w:pPr>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06E4CEC9" w14:textId="77777777" w:rsidR="004A5DE1" w:rsidRDefault="004A5DE1" w:rsidP="00580913">
      <w:pPr>
        <w:pStyle w:val="Heading4"/>
        <w:rPr>
          <w:lang w:bidi="fa-IR"/>
        </w:rPr>
      </w:pPr>
      <w:r>
        <w:rPr>
          <w:lang w:bidi="fa-IR"/>
        </w:rPr>
        <w:t>Rich Club coefficient</w:t>
      </w:r>
      <w:r w:rsidR="00580913">
        <w:rPr>
          <w:lang w:bidi="fa-IR"/>
        </w:rPr>
        <w:t>.</w:t>
      </w:r>
    </w:p>
    <w:p w14:paraId="12DDAF18" w14:textId="2D1572D6"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 xml:space="preserve">10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14:paraId="341D0AC5" w14:textId="4536C12D"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14:paraId="5D92D66D" w14:textId="4EE77CE2" w:rsidR="00A04B4A" w:rsidRDefault="00763493" w:rsidP="007907A8">
      <w:pPr>
        <w:rPr>
          <w:lang w:bidi="fa-IR"/>
        </w:rPr>
      </w:pPr>
      <m:oMathPara>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r>
                    <w:rPr>
                      <w:rFonts w:ascii="Cambria Math" w:hAnsi="Cambria Math"/>
                      <w:lang w:bidi="fa-IR"/>
                    </w:rPr>
                    <m:t>D</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14:paraId="653901F7" w14:textId="77777777"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70D4FEC" w14:textId="77777777" w:rsidR="007104AA" w:rsidRDefault="00575D3B" w:rsidP="00D84FE6">
      <w:pPr>
        <w:rPr>
          <w:rtl/>
          <w:lang w:bidi="fa-IR"/>
        </w:rPr>
      </w:pPr>
      <w:r>
        <w:rPr>
          <w:lang w:bidi="fa-IR"/>
        </w:rPr>
        <w:lastRenderedPageBreak/>
        <w:t xml:space="preserve">For a certain k, </w:t>
      </w:r>
      <w:commentRangeStart w:id="234"/>
      <w:r>
        <w:rPr>
          <w:lang w:bidi="fa-IR"/>
        </w:rPr>
        <w:t xml:space="preserve">the </w:t>
      </w:r>
      <w:commentRangeEnd w:id="234"/>
      <w:r w:rsidR="00D84FE6">
        <w:rPr>
          <w:rStyle w:val="CommentReference"/>
        </w:rPr>
        <w:commentReference w:id="234"/>
      </w:r>
      <w:r>
        <w:rPr>
          <w:lang w:bidi="fa-IR"/>
        </w:rPr>
        <w:t>normalized rich club coefficient</w:t>
      </w:r>
      <w:del w:id="235" w:author="MohammadHossein Manuel Haqiqatkhah" w:date="2020-01-07T23:21:00Z">
        <w:r w:rsidDel="00833887">
          <w:rPr>
            <w:lang w:bidi="fa-IR"/>
          </w:rPr>
          <w:delText xml:space="preserve"> is</w:delText>
        </w:r>
      </w:del>
      <w:r>
        <w:rPr>
          <w:lang w:bidi="fa-IR"/>
        </w:rPr>
        <w:t xml:space="preserve">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ins w:id="236" w:author="MohammadHossein Manuel Haqiqatkhah" w:date="2020-01-06T02:17:00Z">
        <w:r w:rsidR="00D84FE6">
          <w:rPr>
            <w:lang w:bidi="fa-IR"/>
          </w:rPr>
          <w:t xml:space="preserve"> (</w:t>
        </w:r>
      </w:ins>
      <w:del w:id="237"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238" w:author="MohammadHossein Manuel Haqiqatkhah" w:date="2020-01-06T02:17:00Z">
        <w:r w:rsidR="00D84FE6">
          <w:rPr>
            <w:lang w:bidi="fa-IR"/>
          </w:rPr>
          <w:t xml:space="preserve">), thus forming </w:t>
        </w:r>
      </w:ins>
      <w:r w:rsidR="006E64B5">
        <w:rPr>
          <w:lang w:bidi="fa-IR"/>
        </w:rPr>
        <w:t>"</w:t>
      </w:r>
      <w:ins w:id="239"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34BFFFDB"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14:paraId="44C73658" w14:textId="62CD937E"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proofErr w:type="spellStart"/>
      <w:r w:rsidR="007C0E6A">
        <w:t>Mheich</w:t>
      </w:r>
      <w:proofErr w:type="spellEnd"/>
      <w:r w:rsidR="007C0E6A">
        <w:t xml:space="preserve">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commentRangeStart w:id="240"/>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w:t>
      </w:r>
      <w:commentRangeEnd w:id="240"/>
      <w:r w:rsidR="00DC3D55">
        <w:rPr>
          <w:rStyle w:val="CommentReference"/>
        </w:rPr>
        <w:commentReference w:id="240"/>
      </w:r>
      <w:r w:rsidR="00A32986">
        <w:rPr>
          <w:lang w:bidi="fa-IR"/>
        </w:rPr>
        <w:t xml:space="preserve">.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ins w:id="241" w:author="MohammadHossein Manuel Haqiqatkhah" w:date="2020-01-07T23:26:00Z">
        <w:r w:rsidR="000A47FB">
          <w:rPr>
            <w:lang w:bidi="fa-IR"/>
          </w:rPr>
          <w:t xml:space="preserve"> interpreting </w:t>
        </w:r>
      </w:ins>
      <w:del w:id="242" w:author="MohammadHossein Manuel Haqiqatkhah" w:date="2020-01-07T23:26:00Z">
        <w:r w:rsidR="003A2178" w:rsidDel="000A47FB">
          <w:rPr>
            <w:lang w:bidi="fa-IR"/>
          </w:rPr>
          <w:delText xml:space="preserve"> </w:delText>
        </w:r>
      </w:del>
      <w:r w:rsidR="00B722AD">
        <w:rPr>
          <w:lang w:bidi="fa-IR"/>
        </w:rPr>
        <w:t xml:space="preserve">HHG </w:t>
      </w:r>
      <w:ins w:id="243" w:author="MohammadHossein Manuel Haqiqatkhah" w:date="2020-01-07T23:27:00Z">
        <w:r w:rsidR="000A47FB">
          <w:rPr>
            <w:lang w:bidi="fa-IR"/>
          </w:rPr>
          <w:t xml:space="preserve">p-values </w:t>
        </w:r>
      </w:ins>
      <w:ins w:id="244" w:author="MohammadHossein Manuel Haqiqatkhah" w:date="2020-01-07T23:26:00Z">
        <w:r w:rsidR="000A47FB">
          <w:rPr>
            <w:lang w:bidi="fa-IR"/>
          </w:rPr>
          <w:t xml:space="preserve">as such measure is </w:t>
        </w:r>
      </w:ins>
      <w:ins w:id="245" w:author="MohammadHossein Manuel Haqiqatkhah" w:date="2020-01-07T23:27:00Z">
        <w:r w:rsidR="000A47FB">
          <w:rPr>
            <w:lang w:bidi="fa-IR"/>
          </w:rPr>
          <w:t>rather unorthodox</w:t>
        </w:r>
      </w:ins>
      <w:ins w:id="246" w:author="MohammadHossein Manuel Haqiqatkhah" w:date="2020-01-07T23:28:00Z">
        <w:r w:rsidR="000A47FB">
          <w:rPr>
            <w:lang w:bidi="fa-IR"/>
          </w:rPr>
          <w:t xml:space="preserve"> </w:t>
        </w:r>
      </w:ins>
      <w:commentRangeStart w:id="247"/>
      <w:r w:rsidR="0082770E">
        <w:rPr>
          <w:rStyle w:val="CommentReference"/>
        </w:rPr>
        <w:commentReference w:id="248"/>
      </w:r>
      <w:commentRangeEnd w:id="247"/>
      <w:r w:rsidR="00FC13B0">
        <w:rPr>
          <w:rStyle w:val="CommentReference"/>
        </w:rPr>
        <w:commentReference w:id="247"/>
      </w:r>
      <w:r w:rsidR="002057AD">
        <w:rPr>
          <w:lang w:bidi="fa-IR"/>
        </w:rPr>
        <w:t xml:space="preserve">and is hardly meaningful unless put in parallel with </w:t>
      </w:r>
      <w:ins w:id="249" w:author="MohammadHossein Manuel Haqiqatkhah" w:date="2020-01-06T02:38:00Z">
        <w:r w:rsidR="006A7CFE">
          <w:rPr>
            <w:lang w:bidi="fa-IR"/>
          </w:rPr>
          <w:t xml:space="preserve">another dissimilarity measure such as </w:t>
        </w:r>
      </w:ins>
      <w:r w:rsidR="002057AD">
        <w:rPr>
          <w:lang w:bidi="fa-IR"/>
        </w:rPr>
        <w:t>NetSimile.</w:t>
      </w:r>
    </w:p>
    <w:p w14:paraId="297CBA3E" w14:textId="7D819530"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lastRenderedPageBreak/>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del w:id="250" w:author="MohammadHossein Manuel Haqiqatkhah" w:date="2020-01-07T23:31:00Z">
        <w:r w:rsidR="00206E4E" w:rsidDel="004A2380">
          <w:rPr>
            <w:lang w:bidi="fa-IR"/>
          </w:rPr>
          <w:delText xml:space="preserve">measure </w:delText>
        </w:r>
      </w:del>
      <w:ins w:id="251" w:author="MohammadHossein Manuel Haqiqatkhah" w:date="2020-01-07T23:31:00Z">
        <w:r w:rsidR="004A2380">
          <w:rPr>
            <w:lang w:bidi="fa-IR"/>
          </w:rPr>
          <w:t xml:space="preserve">score </w:t>
        </w:r>
      </w:ins>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14:paraId="3101A20F" w14:textId="77777777" w:rsidR="00B44E17" w:rsidRDefault="00B44E17" w:rsidP="00BE0CC8">
      <w:pPr>
        <w:pStyle w:val="Heading4"/>
        <w:rPr>
          <w:lang w:bidi="fa-IR"/>
        </w:rPr>
      </w:pPr>
      <w:r>
        <w:rPr>
          <w:lang w:bidi="fa-IR"/>
        </w:rPr>
        <w:t>Family resemblances and differentiations</w:t>
      </w:r>
    </w:p>
    <w:p w14:paraId="26B2E282" w14:textId="7EAA4BAD"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14:paraId="7A587758" w14:textId="60582D32"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14:paraId="37A84C86" w14:textId="11BB7856" w:rsidR="00B44E17" w:rsidRDefault="002C7C01"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14:paraId="4E8C8C77" w14:textId="0BE157D9"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14:paraId="1F219E20" w14:textId="5EF3E524"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14:paraId="00F59EA1" w14:textId="49D22D53" w:rsidR="00B44E17" w:rsidRDefault="002C7C01"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14:paraId="69D34174" w14:textId="5687B857"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p>
    <w:p w14:paraId="6882FD78" w14:textId="77777777" w:rsidR="005F251C" w:rsidRDefault="00C25C1E" w:rsidP="00C25C1E">
      <w:pPr>
        <w:pStyle w:val="Heading1"/>
        <w:rPr>
          <w:lang w:bidi="fa-IR"/>
        </w:rPr>
      </w:pPr>
      <w:r>
        <w:rPr>
          <w:lang w:bidi="fa-IR"/>
        </w:rPr>
        <w:lastRenderedPageBreak/>
        <w:t>Results</w:t>
      </w:r>
    </w:p>
    <w:p w14:paraId="0442D357" w14:textId="77777777" w:rsidR="00A43E6F" w:rsidRDefault="00BE7884" w:rsidP="00BE0CC8">
      <w:pPr>
        <w:pStyle w:val="Heading2"/>
        <w:rPr>
          <w:lang w:bidi="fa-IR"/>
        </w:rPr>
      </w:pPr>
      <w:r>
        <w:rPr>
          <w:lang w:bidi="fa-IR"/>
        </w:rPr>
        <w:t>Network structures</w:t>
      </w:r>
    </w:p>
    <w:p w14:paraId="12B275EB" w14:textId="32DFBDBB"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4"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14:paraId="63626C85"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51EA1457" w14:textId="7FA0921B"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del w:id="252" w:author="MohammadHossein Manuel Haqiqatkhah" w:date="2020-01-07T23:38:00Z">
        <w:r w:rsidR="00D02F73" w:rsidDel="00917AFA">
          <w:rPr>
            <w:lang w:bidi="fa-IR"/>
          </w:rPr>
          <w:delText xml:space="preserve">the </w:delText>
        </w:r>
      </w:del>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ins w:id="253" w:author="MohammadHossein Manuel Haqiqatkhah" w:date="2020-01-07T23:39:00Z">
        <w:r w:rsidR="0001269D">
          <w:rPr>
            <w:lang w:bidi="fa-IR"/>
          </w:rPr>
          <w:t xml:space="preserve">the </w:t>
        </w:r>
      </w:ins>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ins w:id="254" w:author="MohammadHossein Manuel Haqiqatkhah" w:date="2020-01-07T23:39:00Z">
        <w:r w:rsidR="0001269D">
          <w:rPr>
            <w:lang w:bidi="fa-IR"/>
          </w:rPr>
          <w:lastRenderedPageBreak/>
          <w:t xml:space="preserve">the </w:t>
        </w:r>
      </w:ins>
      <w:r w:rsidR="00D02F73">
        <w:rPr>
          <w:lang w:bidi="fa-IR"/>
        </w:rPr>
        <w:t>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1C1B2845"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8E4B0AA" w14:textId="77777777" w:rsidR="00C209D0" w:rsidRDefault="00BE7884" w:rsidP="00BE0CC8">
      <w:pPr>
        <w:pStyle w:val="Heading2"/>
        <w:rPr>
          <w:lang w:bidi="fa-IR"/>
        </w:rPr>
      </w:pPr>
      <w:r>
        <w:rPr>
          <w:lang w:bidi="fa-IR"/>
        </w:rPr>
        <w:t>Network statistics</w:t>
      </w:r>
    </w:p>
    <w:p w14:paraId="585A3C2E" w14:textId="15C28BDA"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18C3830F" w14:textId="4C465F7F" w:rsidR="00DB4013" w:rsidRDefault="00A43E6F" w:rsidP="00B77D57">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w:t>
      </w:r>
      <w:r w:rsidR="00B77D57">
        <w:rPr>
          <w:lang w:bidi="fa-IR"/>
        </w:rPr>
        <w:t xml:space="preserve">and </w:t>
      </w:r>
      <w:r w:rsidR="00484CF5">
        <w:rPr>
          <w:lang w:bidi="fa-IR"/>
        </w:rPr>
        <w:t>small-worldness</w:t>
      </w:r>
      <w:r w:rsidR="00B77D57">
        <w:rPr>
          <w:lang w:bidi="fa-IR"/>
        </w:rPr>
        <w:t xml:space="preserve"> </w:t>
      </w:r>
      <w:r w:rsidR="00484CF5">
        <w:rPr>
          <w:lang w:bidi="fa-IR"/>
        </w:rPr>
        <w:t>of all models increase noticeably after 60 thousand rewiring attempts (roughly by a factor of 4.</w:t>
      </w:r>
      <w:r w:rsidR="00B77D57">
        <w:rPr>
          <w:lang w:bidi="fa-IR"/>
        </w:rPr>
        <w:t>7</w:t>
      </w:r>
      <w:r w:rsidR="00484CF5">
        <w:rPr>
          <w:lang w:bidi="fa-IR"/>
        </w:rPr>
        <w:t xml:space="preserve">, </w:t>
      </w:r>
      <w:r w:rsidR="00B77D57">
        <w:rPr>
          <w:lang w:bidi="fa-IR"/>
        </w:rPr>
        <w:t>5.3</w:t>
      </w:r>
      <w:r w:rsidR="00484CF5">
        <w:rPr>
          <w:lang w:bidi="fa-IR"/>
        </w:rPr>
        <w:t xml:space="preserve">, </w:t>
      </w:r>
      <w:r w:rsidR="00830412">
        <w:rPr>
          <w:lang w:bidi="fa-IR"/>
        </w:rPr>
        <w:t xml:space="preserve">and </w:t>
      </w:r>
      <w:r w:rsidR="00B77D57">
        <w:rPr>
          <w:lang w:bidi="fa-IR"/>
        </w:rPr>
        <w:t>4.9,</w:t>
      </w:r>
      <w:r w:rsidR="00484CF5">
        <w:rPr>
          <w:lang w:bidi="fa-IR"/>
        </w:rPr>
        <w:t xml:space="preserve"> respectively)</w:t>
      </w:r>
      <w:r w:rsidR="00B77D57">
        <w:rPr>
          <w:lang w:bidi="fa-IR"/>
        </w:rPr>
        <w:t xml:space="preserve"> and degree assortativity exceeds 0.5</w:t>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w:t>
      </w:r>
      <w:r w:rsidR="00FB1436">
        <w:rPr>
          <w:lang w:bidi="fa-IR"/>
        </w:rPr>
        <w:lastRenderedPageBreak/>
        <w:t>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 xml:space="preserve">larger </w:t>
      </w:r>
      <w:r w:rsidR="002F4C81">
        <w:rPr>
          <w:lang w:bidi="fa-IR"/>
        </w:rPr>
        <w:t xml:space="preserve">than on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p>
    <w:p w14:paraId="1F87A1D4" w14:textId="2FEDE552"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14:paraId="31581184" w14:textId="77777777" w:rsidR="00E8543B" w:rsidRDefault="00E8543B" w:rsidP="004C5D4D">
      <w:pPr>
        <w:pStyle w:val="Heading2"/>
        <w:rPr>
          <w:lang w:bidi="fa-IR"/>
        </w:rPr>
      </w:pPr>
      <w:r>
        <w:rPr>
          <w:lang w:bidi="fa-IR"/>
        </w:rPr>
        <w:t>Odd cases</w:t>
      </w:r>
    </w:p>
    <w:p w14:paraId="3E0305E9" w14:textId="462CD3FD" w:rsidR="00E8543B" w:rsidRDefault="00E8543B" w:rsidP="002B5261">
      <w:pPr>
        <w:rPr>
          <w:ins w:id="255" w:author="MohammadHossein Manuel Haqiqatkhah" w:date="2020-01-05T20:31:00Z"/>
        </w:rPr>
      </w:pPr>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Visual inspection of their 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ins w:id="256" w:author="MohammadHossein Manuel Haqiqatkhah" w:date="2020-01-07T23:49:00Z">
        <w:r w:rsidR="00486ED6">
          <w:rPr>
            <w:lang w:bidi="fa-IR"/>
          </w:rPr>
          <w:t xml:space="preserve">the activation of </w:t>
        </w:r>
      </w:ins>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w:t>
      </w:r>
      <w:ins w:id="257" w:author="MohammadHossein Manuel Haqiqatkhah" w:date="2020-01-07T23:51:00Z">
        <w:r w:rsidR="00486ED6">
          <w:rPr>
            <w:lang w:bidi="fa-IR"/>
          </w:rPr>
          <w:t xml:space="preserve"> The matrix operation in Equation 2 </w:t>
        </w:r>
      </w:ins>
      <w:ins w:id="258" w:author="MohammadHossein Manuel Haqiqatkhah" w:date="2020-01-07T23:52:00Z">
        <w:r w:rsidR="00486ED6">
          <w:rPr>
            <w:lang w:bidi="fa-IR"/>
          </w:rPr>
          <w:t>thus results in undefined values for activation</w:t>
        </w:r>
      </w:ins>
      <w:ins w:id="259" w:author="MohammadHossein Manuel Haqiqatkhah" w:date="2020-01-07T23:53:00Z">
        <w:r w:rsidR="00332419">
          <w:rPr>
            <w:lang w:bidi="fa-IR"/>
          </w:rPr>
          <w:t xml:space="preserve"> of all other nodes</w:t>
        </w:r>
      </w:ins>
      <w:ins w:id="260" w:author="MohammadHossein Manuel Haqiqatkhah" w:date="2020-01-07T23:52:00Z">
        <w:r w:rsidR="00486ED6">
          <w:rPr>
            <w:lang w:bidi="fa-IR"/>
          </w:rPr>
          <w:t xml:space="preserve"> at the next </w:t>
        </w:r>
        <w:r w:rsidR="00486ED6">
          <w:rPr>
            <w:lang w:bidi="fa-IR"/>
          </w:rPr>
          <w:lastRenderedPageBreak/>
          <w:t>update of the logistic maps.</w:t>
        </w:r>
      </w:ins>
      <w:r w:rsidR="005F384E">
        <w:rPr>
          <w:lang w:bidi="fa-IR"/>
        </w:rPr>
        <w:t xml:space="preserve"> These models were omitted </w:t>
      </w:r>
      <w:r w:rsidR="00F40FB4">
        <w:rPr>
          <w:lang w:bidi="fa-IR"/>
        </w:rPr>
        <w:t>from the functional connectivity</w:t>
      </w:r>
      <w:r w:rsidR="005F384E">
        <w:rPr>
          <w:lang w:bidi="fa-IR"/>
        </w:rPr>
        <w:t xml:space="preserve"> comparison.</w:t>
      </w:r>
    </w:p>
    <w:p w14:paraId="1506A2E6" w14:textId="77777777" w:rsidR="00AE49B6" w:rsidRDefault="00AE49B6" w:rsidP="007065F6">
      <w:pPr>
        <w:pStyle w:val="Heading2"/>
        <w:rPr>
          <w:lang w:bidi="fa-IR"/>
        </w:rPr>
      </w:pPr>
      <w:r>
        <w:rPr>
          <w:lang w:bidi="fa-IR"/>
        </w:rPr>
        <w:t>Family comparisons</w:t>
      </w:r>
    </w:p>
    <w:p w14:paraId="3AA41092" w14:textId="4208C510" w:rsidR="00D67558" w:rsidRDefault="003F004A" w:rsidP="002B5261">
      <w:pPr>
        <w:rPr>
          <w:lang w:bidi="fa-IR"/>
        </w:rPr>
      </w:pPr>
      <w:del w:id="261" w:author="MohammadHossein Manuel Haqiqatkhah" w:date="2020-01-07T23:56:00Z">
        <w:r w:rsidDel="00CB1944">
          <w:rPr>
            <w:lang w:bidi="fa-IR"/>
          </w:rPr>
          <w:delText xml:space="preserve">To </w:delText>
        </w:r>
        <w:r w:rsidR="00D02F73" w:rsidDel="00CB1944">
          <w:rPr>
            <w:lang w:bidi="fa-IR"/>
          </w:rPr>
          <w:delText>more closely observe</w:delText>
        </w:r>
        <w:r w:rsidR="00937D70" w:rsidDel="00CB1944">
          <w:rPr>
            <w:lang w:bidi="fa-IR"/>
          </w:rPr>
          <w:delText xml:space="preserve"> </w:delText>
        </w:r>
        <w:r w:rsidDel="00CB1944">
          <w:rPr>
            <w:lang w:bidi="fa-IR"/>
          </w:rPr>
          <w:delText xml:space="preserve">how </w:delText>
        </w:r>
      </w:del>
      <w:r>
        <w:rPr>
          <w:lang w:bidi="fa-IR"/>
        </w:rPr>
        <w:t xml:space="preserve">NetSimile and HHG similarity measures </w:t>
      </w:r>
      <w:del w:id="262" w:author="MohammadHossein Manuel Haqiqatkhah" w:date="2020-01-07T23:56:00Z">
        <w:r w:rsidDel="00CB1944">
          <w:rPr>
            <w:lang w:bidi="fa-IR"/>
          </w:rPr>
          <w:delText xml:space="preserve">diverge, they </w:delText>
        </w:r>
      </w:del>
      <w:r>
        <w:rPr>
          <w:lang w:bidi="fa-IR"/>
        </w:rPr>
        <w:t xml:space="preserve">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w:t>
      </w:r>
      <w:proofErr w:type="gramStart"/>
      <w:r>
        <w:rPr>
          <w:lang w:bidi="fa-IR"/>
        </w:rPr>
        <w:t xml:space="preserve">to </w:t>
      </w:r>
      <w:proofErr w:type="gramEnd"/>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p>
    <w:p w14:paraId="37A71B51" w14:textId="3AB5A0E9" w:rsidR="00E8641F" w:rsidRDefault="00D67558" w:rsidP="00D348A6">
      <w:pPr>
        <w:rPr>
          <w:ins w:id="263" w:author="MohammadHossein Manuel Haqiqatkhah" w:date="2020-01-06T04:37:00Z"/>
          <w:lang w:bidi="fa-IR"/>
        </w:rPr>
        <w:pPrChange w:id="264" w:author="MohammadHossein Manuel Haqiqatkhah" w:date="2020-01-08T00:14:00Z">
          <w:pPr>
            <w:jc w:val="center"/>
          </w:pPr>
        </w:pPrChange>
      </w:pPr>
      <w:r>
        <w:rPr>
          <w:lang w:bidi="fa-IR"/>
        </w:rPr>
        <w:t>T</w:t>
      </w:r>
      <w:r w:rsidR="00937D70">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ins w:id="265" w:author="MohammadHossein Manuel Haqiqatkhah" w:date="2020-01-08T00:06:00Z">
        <w:r w:rsidR="00F070BD">
          <w:rPr>
            <w:lang w:bidi="fa-IR"/>
          </w:rPr>
          <w:t xml:space="preserve">show similar patterns. </w:t>
        </w:r>
      </w:ins>
      <w:ins w:id="266" w:author="MohammadHossein Manuel Haqiqatkhah" w:date="2020-01-06T04:37:00Z">
        <w:r w:rsidR="00E8641F">
          <w:rPr>
            <w:lang w:bidi="fa-IR"/>
          </w:rPr>
          <w:t>More specifically,</w:t>
        </w:r>
      </w:ins>
      <w:ins w:id="267" w:author="MohammadHossein Manuel Haqiqatkhah" w:date="2020-01-08T00:07:00Z">
        <w:r w:rsidR="00F070BD">
          <w:rPr>
            <w:lang w:bidi="fa-IR"/>
          </w:rPr>
          <w:t xml:space="preserve"> within both networks, OC-BL, OC-UT</w:t>
        </w:r>
      </w:ins>
      <w:ins w:id="268" w:author="MohammadHossein Manuel Haqiqatkhah" w:date="2020-01-08T00:08:00Z">
        <w:r w:rsidR="00F070BD">
          <w:rPr>
            <w:lang w:bidi="fa-IR"/>
          </w:rPr>
          <w:t>,</w:t>
        </w:r>
      </w:ins>
      <w:ins w:id="269" w:author="MohammadHossein Manuel Haqiqatkhah" w:date="2020-01-08T00:13:00Z">
        <w:r w:rsidR="00F070BD">
          <w:rPr>
            <w:lang w:bidi="fa-IR"/>
          </w:rPr>
          <w:t xml:space="preserve"> BL-BL,</w:t>
        </w:r>
      </w:ins>
      <w:ins w:id="270" w:author="MohammadHossein Manuel Haqiqatkhah" w:date="2020-01-08T00:08:00Z">
        <w:r w:rsidR="00F070BD">
          <w:rPr>
            <w:lang w:bidi="fa-IR"/>
          </w:rPr>
          <w:t xml:space="preserve"> BL-UT</w:t>
        </w:r>
      </w:ins>
      <w:ins w:id="271" w:author="MohammadHossein Manuel Haqiqatkhah" w:date="2020-01-08T00:09:00Z">
        <w:r w:rsidR="00F070BD">
          <w:rPr>
            <w:lang w:bidi="fa-IR"/>
          </w:rPr>
          <w:t>, and UT-UT, all share close contrast values</w:t>
        </w:r>
      </w:ins>
      <w:ins w:id="272" w:author="MohammadHossein Manuel Haqiqatkhah" w:date="2020-01-08T00:10:00Z">
        <w:r w:rsidR="00F070BD">
          <w:rPr>
            <w:lang w:bidi="fa-IR"/>
          </w:rPr>
          <w:t xml:space="preserve"> compared to other family pairs. This is also the case for BL-UC and UT-UC pairs </w:t>
        </w:r>
      </w:ins>
      <w:ins w:id="273" w:author="MohammadHossein Manuel Haqiqatkhah" w:date="2020-01-08T00:11:00Z">
        <w:r w:rsidR="00F070BD">
          <w:rPr>
            <w:lang w:bidi="fa-IR"/>
          </w:rPr>
          <w:t>in both networks</w:t>
        </w:r>
      </w:ins>
      <w:ins w:id="274" w:author="MohammadHossein Manuel Haqiqatkhah" w:date="2020-01-08T00:09:00Z">
        <w:r w:rsidR="00F070BD">
          <w:rPr>
            <w:lang w:bidi="fa-IR"/>
          </w:rPr>
          <w:t>.</w:t>
        </w:r>
      </w:ins>
      <w:ins w:id="275" w:author="MohammadHossein Manuel Haqiqatkhah" w:date="2020-01-06T04:37:00Z">
        <w:r w:rsidR="00E8641F">
          <w:rPr>
            <w:lang w:bidi="fa-IR"/>
          </w:rPr>
          <w:t xml:space="preserve"> </w:t>
        </w:r>
      </w:ins>
    </w:p>
    <w:p w14:paraId="20CFD3FC" w14:textId="4AA83FB0" w:rsidR="003F004A" w:rsidRDefault="003F004A" w:rsidP="00D348A6">
      <w:pPr>
        <w:rPr>
          <w:rFonts w:cs="Arial"/>
          <w:rtl/>
          <w:lang w:bidi="fa-IR"/>
        </w:rPr>
      </w:pPr>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w:t>
      </w:r>
      <w:r w:rsidR="005A69A6">
        <w:rPr>
          <w:rFonts w:cs="Arial"/>
          <w:lang w:bidi="fa-IR"/>
        </w:rPr>
        <w:lastRenderedPageBreak/>
        <w:t xml:space="preserve">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14:paraId="6004310E" w14:textId="059F817D" w:rsidR="00AE49B6" w:rsidRDefault="003F004A" w:rsidP="001376AB">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ins w:id="276" w:author="MohammadHossein Manuel Haqiqatkhah" w:date="2020-01-08T00:19:00Z">
        <w:r w:rsidR="00001414">
          <w:rPr>
            <w:rFonts w:cs="Arial"/>
            <w:lang w:bidi="fa-IR"/>
          </w:rPr>
          <w:t xml:space="preserve">in both anatomical and functional networks, </w:t>
        </w:r>
      </w:ins>
      <w:ins w:id="277" w:author="MohammadHossein Manuel Haqiqatkhah" w:date="2020-01-08T00:17:00Z">
        <w:r w:rsidR="00001414">
          <w:rPr>
            <w:rFonts w:cs="Arial"/>
            <w:lang w:bidi="fa-IR"/>
          </w:rPr>
          <w:t xml:space="preserve">the families with differentiation scores larger than one (i.e., </w:t>
        </w:r>
      </w:ins>
      <w:ins w:id="278" w:author="MohammadHossein Manuel Haqiqatkhah" w:date="2020-01-08T00:18:00Z">
        <w:r w:rsidR="00001414">
          <w:rPr>
            <w:rFonts w:cs="Arial"/>
            <w:lang w:bidi="fa-IR"/>
          </w:rPr>
          <w:t>OC, BL, and UT</w:t>
        </w:r>
      </w:ins>
      <w:ins w:id="279" w:author="MohammadHossein Manuel Haqiqatkhah" w:date="2020-01-08T00:17:00Z">
        <w:r w:rsidR="00001414">
          <w:rPr>
            <w:rFonts w:cs="Arial"/>
            <w:lang w:bidi="fa-IR"/>
          </w:rPr>
          <w:t>)</w:t>
        </w:r>
      </w:ins>
      <w:ins w:id="280" w:author="MohammadHossein Manuel Haqiqatkhah" w:date="2020-01-08T00:18:00Z">
        <w:r w:rsidR="00001414">
          <w:rPr>
            <w:rFonts w:cs="Arial"/>
            <w:lang w:bidi="fa-IR"/>
          </w:rPr>
          <w:t xml:space="preserve"> have lower within</w:t>
        </w:r>
      </w:ins>
      <w:ins w:id="281" w:author="MohammadHossein Manuel Haqiqatkhah" w:date="2020-01-08T00:19:00Z">
        <w:r w:rsidR="00001414">
          <w:rPr>
            <w:rFonts w:cs="Arial"/>
            <w:lang w:bidi="fa-IR"/>
          </w:rPr>
          <w:t>-family contrast</w:t>
        </w:r>
      </w:ins>
      <w:ins w:id="282" w:author="MohammadHossein Manuel Haqiqatkhah" w:date="2020-01-08T00:20:00Z">
        <w:r w:rsidR="00001414">
          <w:rPr>
            <w:rFonts w:cs="Arial"/>
            <w:lang w:bidi="fa-IR"/>
          </w:rPr>
          <w:t xml:space="preserve"> values</w:t>
        </w:r>
      </w:ins>
      <w:ins w:id="283" w:author="MohammadHossein Manuel Haqiqatkhah" w:date="2020-01-08T00:19:00Z">
        <w:r w:rsidR="00001414">
          <w:rPr>
            <w:rFonts w:cs="Arial"/>
            <w:lang w:bidi="fa-IR"/>
          </w:rPr>
          <w:t xml:space="preserve">. Moreover, the pairwise contrasts among these </w:t>
        </w:r>
      </w:ins>
      <w:ins w:id="284" w:author="MohammadHossein Manuel Haqiqatkhah" w:date="2020-01-08T00:20:00Z">
        <w:r w:rsidR="00001414">
          <w:rPr>
            <w:rFonts w:cs="Arial"/>
            <w:lang w:bidi="fa-IR"/>
          </w:rPr>
          <w:t xml:space="preserve">families </w:t>
        </w:r>
      </w:ins>
      <w:ins w:id="285" w:author="MohammadHossein Manuel Haqiqatkhah" w:date="2020-01-08T01:31:00Z">
        <w:r w:rsidR="00CB3E4F">
          <w:rPr>
            <w:rFonts w:cs="Arial"/>
            <w:lang w:bidi="fa-IR"/>
          </w:rPr>
          <w:t>(</w:t>
        </w:r>
      </w:ins>
      <w:ins w:id="286" w:author="MohammadHossein Manuel Haqiqatkhah" w:date="2020-01-08T01:32:00Z">
        <w:r w:rsidR="00CB3E4F">
          <w:rPr>
            <w:rFonts w:cs="Arial"/>
            <w:lang w:bidi="fa-IR"/>
          </w:rPr>
          <w:t>i.e., OC-BL, OC-UT, and BL-UT</w:t>
        </w:r>
      </w:ins>
      <w:ins w:id="287" w:author="MohammadHossein Manuel Haqiqatkhah" w:date="2020-01-08T01:31:00Z">
        <w:r w:rsidR="00CB3E4F">
          <w:rPr>
            <w:rFonts w:cs="Arial"/>
            <w:lang w:bidi="fa-IR"/>
          </w:rPr>
          <w:t xml:space="preserve">) </w:t>
        </w:r>
      </w:ins>
      <w:ins w:id="288" w:author="MohammadHossein Manuel Haqiqatkhah" w:date="2020-01-08T00:20:00Z">
        <w:r w:rsidR="00001414">
          <w:rPr>
            <w:rFonts w:cs="Arial"/>
            <w:lang w:bidi="fa-IR"/>
          </w:rPr>
          <w:t xml:space="preserve">are lower than any other family pair. This suggests that </w:t>
        </w:r>
      </w:ins>
      <w:ins w:id="289" w:author="MohammadHossein Manuel Haqiqatkhah" w:date="2020-01-08T05:49:00Z">
        <w:r w:rsidR="001376AB">
          <w:rPr>
            <w:rFonts w:cs="Arial"/>
            <w:lang w:bidi="fa-IR"/>
          </w:rPr>
          <w:t xml:space="preserve">models with </w:t>
        </w:r>
      </w:ins>
      <w:ins w:id="290" w:author="MohammadHossein Manuel Haqiqatkhah" w:date="2020-01-08T05:50:00Z">
        <w:r w:rsidR="001376AB">
          <w:rPr>
            <w:rFonts w:cs="Arial"/>
            <w:lang w:bidi="fa-IR"/>
          </w:rPr>
          <w:t xml:space="preserve">increased </w:t>
        </w:r>
      </w:ins>
      <w:ins w:id="291" w:author="MohammadHossein Manuel Haqiqatkhah" w:date="2020-01-08T05:48:00Z">
        <w:r w:rsidR="001376AB">
          <w:rPr>
            <w:rFonts w:cs="Arial"/>
            <w:lang w:bidi="fa-IR"/>
          </w:rPr>
          <w:t xml:space="preserve">turbulence and </w:t>
        </w:r>
      </w:ins>
      <w:ins w:id="292" w:author="MohammadHossein Manuel Haqiqatkhah" w:date="2020-01-08T05:50:00Z">
        <w:r w:rsidR="001376AB">
          <w:rPr>
            <w:rFonts w:cs="Arial"/>
            <w:lang w:bidi="fa-IR"/>
          </w:rPr>
          <w:t xml:space="preserve">decreased </w:t>
        </w:r>
      </w:ins>
      <w:ins w:id="293" w:author="MohammadHossein Manuel Haqiqatkhah" w:date="2020-01-08T05:48:00Z">
        <w:r w:rsidR="001376AB">
          <w:rPr>
            <w:rFonts w:cs="Arial"/>
            <w:lang w:bidi="fa-IR"/>
          </w:rPr>
          <w:t xml:space="preserve">coupling strengths </w:t>
        </w:r>
      </w:ins>
      <w:ins w:id="294" w:author="MohammadHossein Manuel Haqiqatkhah" w:date="2020-01-08T05:50:00Z">
        <w:r w:rsidR="001376AB">
          <w:rPr>
            <w:rFonts w:cs="Arial"/>
            <w:lang w:bidi="fa-IR"/>
          </w:rPr>
          <w:t xml:space="preserve">lead to structures </w:t>
        </w:r>
      </w:ins>
      <w:ins w:id="295" w:author="MohammadHossein Manuel Haqiqatkhah" w:date="2020-01-08T05:49:00Z">
        <w:r w:rsidR="001376AB">
          <w:rPr>
            <w:rFonts w:cs="Arial"/>
            <w:lang w:bidi="fa-IR"/>
          </w:rPr>
          <w:t>to resemble the baseline family</w:t>
        </w:r>
      </w:ins>
      <w:ins w:id="296" w:author="MohammadHossein Manuel Haqiqatkhah" w:date="2020-01-08T05:51:00Z">
        <w:r w:rsidR="001376AB">
          <w:rPr>
            <w:rFonts w:cs="Arial"/>
            <w:lang w:bidi="fa-IR"/>
          </w:rPr>
          <w:t xml:space="preserve"> …</w:t>
        </w:r>
      </w:ins>
    </w:p>
    <w:p w14:paraId="1BDABD01" w14:textId="77777777" w:rsidR="00C25C1E" w:rsidRDefault="00C25C1E" w:rsidP="00C25C1E">
      <w:pPr>
        <w:pStyle w:val="Heading1"/>
        <w:rPr>
          <w:lang w:bidi="fa-IR"/>
        </w:rPr>
      </w:pPr>
      <w:r>
        <w:rPr>
          <w:lang w:bidi="fa-IR"/>
        </w:rPr>
        <w:t>Discussion</w:t>
      </w:r>
    </w:p>
    <w:p w14:paraId="31919DD0" w14:textId="6008299A"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ins w:id="297" w:author="MohammadHossein Manuel Haqiqatkhah" w:date="2020-01-08T01:33:00Z">
        <w:r w:rsidR="00CB3E4F">
          <w:rPr>
            <w:lang w:bidi="fa-IR"/>
          </w:rPr>
          <w:t>Additionally, w</w:t>
        </w:r>
        <w:r w:rsidR="00CB3E4F" w:rsidRPr="000750EB">
          <w:rPr>
            <w:lang w:bidi="fa-IR"/>
          </w:rPr>
          <w:t xml:space="preserve">e </w:t>
        </w:r>
      </w:ins>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adaptive rewiring algorithm is robust to these perturbations. </w:t>
      </w:r>
      <w:r w:rsidR="00934BA6">
        <w:rPr>
          <w:lang w:bidi="fa-IR"/>
        </w:rPr>
        <w:t>To this aim, a minority subset of network units had either the turbulence parameter reduced (UT) or increased (OT), or the connectivity reduced (UC) or increased</w:t>
      </w:r>
      <w:ins w:id="298" w:author="MohammadHossein Manuel Haqiqatkhah" w:date="2020-01-08T01:33:00Z">
        <w:r w:rsidR="00CB3E4F">
          <w:rPr>
            <w:lang w:bidi="fa-IR"/>
          </w:rPr>
          <w:t xml:space="preserve"> (OC)</w:t>
        </w:r>
      </w:ins>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w:t>
      </w:r>
      <w:r w:rsidR="00AE7457" w:rsidRPr="000750EB">
        <w:rPr>
          <w:lang w:bidi="fa-IR"/>
        </w:rPr>
        <w:lastRenderedPageBreak/>
        <w:t xml:space="preserve">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14:paraId="3A601538" w14:textId="13DEC2C3"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14:paraId="131AEB53" w14:textId="08C4981D"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ins w:id="299" w:author="MohammadHossein Manuel Haqiqatkhah" w:date="2020-01-08T02:12:00Z">
        <w:r w:rsidR="006B1249">
          <w:rPr>
            <w:lang w:bidi="fa-IR"/>
          </w:rPr>
          <w:t xml:space="preserve">highest </w:t>
        </w:r>
      </w:ins>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ins w:id="300" w:author="MohammadHossein Manuel Haqiqatkhah" w:date="2020-01-08T02:12:00Z">
        <w:r w:rsidR="006B1249">
          <w:rPr>
            <w:lang w:bidi="fa-IR"/>
          </w:rPr>
          <w:t xml:space="preserve"> the</w:t>
        </w:r>
      </w:ins>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14:paraId="64537E10" w14:textId="0B61F5C2" w:rsidR="008431EA" w:rsidRPr="00935D6F" w:rsidRDefault="00FA00DA" w:rsidP="006B1249">
      <w:pPr>
        <w:rPr>
          <w:ins w:id="301" w:author="MohammadHossein Manuel Haqiqatkhah" w:date="2020-01-06T07:30:00Z"/>
          <w:lang w:bidi="fa-IR"/>
        </w:rPr>
      </w:pPr>
      <w:r>
        <w:rPr>
          <w:lang w:bidi="fa-IR"/>
        </w:rPr>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the perturbations </w:t>
      </w:r>
      <w:r w:rsidR="008E5063">
        <w:rPr>
          <w:lang w:bidi="fa-IR"/>
        </w:rPr>
        <w:t xml:space="preserve">lead to differentiations between structural and functional networks. </w:t>
      </w:r>
      <w:commentRangeStart w:id="302"/>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 xml:space="preserve">functional </w:t>
      </w:r>
      <w:r w:rsidR="001B7454">
        <w:rPr>
          <w:lang w:bidi="fa-IR"/>
        </w:rPr>
        <w:lastRenderedPageBreak/>
        <w:t>and structural differentiation can be used to identify functional components in a network</w:t>
      </w:r>
      <w:commentRangeEnd w:id="302"/>
      <w:r w:rsidR="001B7454">
        <w:rPr>
          <w:rStyle w:val="CommentReference"/>
        </w:rPr>
        <w:commentReference w:id="302"/>
      </w:r>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14:paraId="7218105D" w14:textId="77777777" w:rsidR="00A85441" w:rsidRDefault="00A85441" w:rsidP="00C6595A">
      <w:pPr>
        <w:pStyle w:val="Heading1"/>
        <w:rPr>
          <w:ins w:id="303" w:author="MohammadHossein Manuel Haqiqatkhah" w:date="2020-01-06T09:38:00Z"/>
          <w:lang w:bidi="fa-IR"/>
        </w:rPr>
      </w:pPr>
      <w:ins w:id="304" w:author="MohammadHossein Manuel Haqiqatkhah" w:date="2020-01-06T09:38:00Z">
        <w:r>
          <w:rPr>
            <w:lang w:bidi="fa-IR"/>
          </w:rPr>
          <w:t>Limitations and future directions</w:t>
        </w:r>
      </w:ins>
    </w:p>
    <w:p w14:paraId="250FD788" w14:textId="1621A347" w:rsidR="00743AF6" w:rsidRDefault="00AE3CCA" w:rsidP="0078266C">
      <w:pPr>
        <w:rPr>
          <w:ins w:id="305" w:author="MohammadHossein Manuel Haqiqatkhah" w:date="2020-01-08T06:38:00Z"/>
          <w:lang w:bidi="fa-IR"/>
        </w:rPr>
      </w:pPr>
      <w:ins w:id="306" w:author="MohammadHossein Manuel Haqiqatkhah" w:date="2020-01-08T06:26:00Z">
        <w:r>
          <w:rPr>
            <w:lang w:bidi="fa-IR"/>
          </w:rPr>
          <w:t>T</w:t>
        </w:r>
      </w:ins>
      <w:ins w:id="307" w:author="MohammadHossein Manuel Haqiqatkhah" w:date="2020-01-06T09:32:00Z">
        <w:r w:rsidR="00331C70">
          <w:rPr>
            <w:lang w:bidi="fa-IR"/>
          </w:rPr>
          <w:t xml:space="preserve">his study </w:t>
        </w:r>
      </w:ins>
      <w:ins w:id="308" w:author="MohammadHossein Manuel Haqiqatkhah" w:date="2020-01-08T06:26:00Z">
        <w:r>
          <w:rPr>
            <w:lang w:bidi="fa-IR"/>
          </w:rPr>
          <w:t>can be improved in different ways</w:t>
        </w:r>
      </w:ins>
      <w:ins w:id="309" w:author="MohammadHossein Manuel Haqiqatkhah" w:date="2020-01-06T09:32:00Z">
        <w:r w:rsidR="006E3CD9">
          <w:rPr>
            <w:lang w:bidi="fa-IR"/>
          </w:rPr>
          <w:t>.</w:t>
        </w:r>
      </w:ins>
      <w:ins w:id="310" w:author="MohammadHossein Manuel Haqiqatkhah" w:date="2020-01-08T06:24:00Z">
        <w:r w:rsidR="00FA0AE0">
          <w:rPr>
            <w:lang w:bidi="fa-IR"/>
          </w:rPr>
          <w:t xml:space="preserve"> Firstly, the matrix algebraic implementation of coupled logistic maps is </w:t>
        </w:r>
      </w:ins>
      <w:ins w:id="311" w:author="MohammadHossein Manuel Haqiqatkhah" w:date="2020-01-08T06:46:00Z">
        <w:r w:rsidR="0063273F">
          <w:rPr>
            <w:lang w:bidi="fa-IR"/>
          </w:rPr>
          <w:t>sensitive</w:t>
        </w:r>
      </w:ins>
      <w:ins w:id="312" w:author="MohammadHossein Manuel Haqiqatkhah" w:date="2020-01-08T06:25:00Z">
        <w:r w:rsidR="00FA0AE0">
          <w:rPr>
            <w:lang w:bidi="fa-IR"/>
          </w:rPr>
          <w:t xml:space="preserve"> to </w:t>
        </w:r>
      </w:ins>
      <w:ins w:id="313" w:author="MohammadHossein Manuel Haqiqatkhah" w:date="2020-01-08T06:46:00Z">
        <w:r w:rsidR="0063273F">
          <w:rPr>
            <w:lang w:bidi="fa-IR"/>
          </w:rPr>
          <w:t xml:space="preserve">small </w:t>
        </w:r>
      </w:ins>
      <w:ins w:id="314" w:author="MohammadHossein Manuel Haqiqatkhah" w:date="2020-01-08T06:25:00Z">
        <w:r>
          <w:rPr>
            <w:lang w:bidi="fa-IR"/>
          </w:rPr>
          <w:t xml:space="preserve">computational errors </w:t>
        </w:r>
      </w:ins>
      <w:ins w:id="315" w:author="MohammadHossein Manuel Haqiqatkhah" w:date="2020-01-08T06:27:00Z">
        <w:r>
          <w:rPr>
            <w:lang w:bidi="fa-IR"/>
          </w:rPr>
          <w:t>such as undefined di</w:t>
        </w:r>
        <w:r w:rsidR="00F17B27">
          <w:rPr>
            <w:lang w:bidi="fa-IR"/>
          </w:rPr>
          <w:t xml:space="preserve">vision </w:t>
        </w:r>
      </w:ins>
      <w:ins w:id="316" w:author="MohammadHossein Manuel Haqiqatkhah" w:date="2020-01-08T06:34:00Z">
        <w:r w:rsidR="00205516">
          <w:rPr>
            <w:lang w:bidi="fa-IR"/>
          </w:rPr>
          <w:t>for one node, as was the case for OT2, OT3, UC1, and UC3</w:t>
        </w:r>
      </w:ins>
      <w:ins w:id="317" w:author="MohammadHossein Manuel Haqiqatkhah" w:date="2020-01-08T06:27:00Z">
        <w:r w:rsidR="00F17B27">
          <w:rPr>
            <w:lang w:bidi="fa-IR"/>
          </w:rPr>
          <w:t xml:space="preserve">. Another implementation could have prevented </w:t>
        </w:r>
      </w:ins>
      <w:ins w:id="318" w:author="MohammadHossein Manuel Haqiqatkhah" w:date="2020-01-08T06:28:00Z">
        <w:r w:rsidR="00F17B27">
          <w:rPr>
            <w:lang w:bidi="fa-IR"/>
          </w:rPr>
          <w:t>model breakdown by isolating the problematic node</w:t>
        </w:r>
      </w:ins>
      <w:ins w:id="319" w:author="MohammadHossein Manuel Haqiqatkhah" w:date="2020-01-08T06:30:00Z">
        <w:r w:rsidR="00F17B27">
          <w:rPr>
            <w:lang w:bidi="fa-IR"/>
          </w:rPr>
          <w:t xml:space="preserve"> and </w:t>
        </w:r>
      </w:ins>
      <w:ins w:id="320" w:author="MohammadHossein Manuel Haqiqatkhah" w:date="2020-01-08T06:36:00Z">
        <w:r w:rsidR="00205516">
          <w:rPr>
            <w:lang w:bidi="fa-IR"/>
          </w:rPr>
          <w:t>proceeding</w:t>
        </w:r>
      </w:ins>
      <w:ins w:id="321" w:author="MohammadHossein Manuel Haqiqatkhah" w:date="2020-01-08T06:30:00Z">
        <w:r w:rsidR="00F17B27">
          <w:rPr>
            <w:lang w:bidi="fa-IR"/>
          </w:rPr>
          <w:t xml:space="preserve"> </w:t>
        </w:r>
      </w:ins>
      <w:ins w:id="322" w:author="MohammadHossein Manuel Haqiqatkhah" w:date="2020-01-08T06:47:00Z">
        <w:r w:rsidR="0063273F">
          <w:rPr>
            <w:lang w:bidi="fa-IR"/>
          </w:rPr>
          <w:t xml:space="preserve">the adaptive rewiring algorithm </w:t>
        </w:r>
      </w:ins>
      <w:ins w:id="323" w:author="MohammadHossein Manuel Haqiqatkhah" w:date="2020-01-08T06:30:00Z">
        <w:r w:rsidR="00F17B27">
          <w:rPr>
            <w:lang w:bidi="fa-IR"/>
          </w:rPr>
          <w:t xml:space="preserve">with a slightly </w:t>
        </w:r>
      </w:ins>
      <w:ins w:id="324" w:author="MohammadHossein Manuel Haqiqatkhah" w:date="2020-01-08T06:31:00Z">
        <w:r w:rsidR="00F17B27">
          <w:rPr>
            <w:lang w:bidi="fa-IR"/>
          </w:rPr>
          <w:t xml:space="preserve">smaller </w:t>
        </w:r>
      </w:ins>
      <w:ins w:id="325" w:author="MohammadHossein Manuel Haqiqatkhah" w:date="2020-01-08T06:30:00Z">
        <w:r w:rsidR="00F17B27">
          <w:rPr>
            <w:lang w:bidi="fa-IR"/>
          </w:rPr>
          <w:t>net</w:t>
        </w:r>
      </w:ins>
      <w:ins w:id="326" w:author="MohammadHossein Manuel Haqiqatkhah" w:date="2020-01-08T06:31:00Z">
        <w:r w:rsidR="00F17B27">
          <w:rPr>
            <w:lang w:bidi="fa-IR"/>
          </w:rPr>
          <w:t>work</w:t>
        </w:r>
      </w:ins>
      <w:ins w:id="327" w:author="MohammadHossein Manuel Haqiqatkhah" w:date="2020-01-08T06:28:00Z">
        <w:r w:rsidR="00F17B27">
          <w:rPr>
            <w:lang w:bidi="fa-IR"/>
          </w:rPr>
          <w:t>. Secondly, other patterns</w:t>
        </w:r>
      </w:ins>
      <w:ins w:id="328" w:author="MohammadHossein Manuel Haqiqatkhah" w:date="2020-01-08T06:29:00Z">
        <w:r w:rsidR="00F17B27">
          <w:rPr>
            <w:lang w:bidi="fa-IR"/>
          </w:rPr>
          <w:t xml:space="preserve"> of </w:t>
        </w:r>
      </w:ins>
      <w:ins w:id="329" w:author="MohammadHossein Manuel Haqiqatkhah" w:date="2020-01-08T06:31:00Z">
        <w:r w:rsidR="00F17B27">
          <w:rPr>
            <w:lang w:bidi="fa-IR"/>
          </w:rPr>
          <w:t xml:space="preserve">parameter </w:t>
        </w:r>
      </w:ins>
      <w:ins w:id="330" w:author="MohammadHossein Manuel Haqiqatkhah" w:date="2020-01-08T06:29:00Z">
        <w:r w:rsidR="00F17B27">
          <w:rPr>
            <w:lang w:bidi="fa-IR"/>
          </w:rPr>
          <w:t>variation</w:t>
        </w:r>
      </w:ins>
      <w:ins w:id="331" w:author="MohammadHossein Manuel Haqiqatkhah" w:date="2020-01-08T06:27:00Z">
        <w:r>
          <w:rPr>
            <w:lang w:bidi="fa-IR"/>
          </w:rPr>
          <w:t xml:space="preserve"> </w:t>
        </w:r>
      </w:ins>
      <w:ins w:id="332" w:author="MohammadHossein Manuel Haqiqatkhah" w:date="2020-01-08T06:31:00Z">
        <w:r w:rsidR="00F17B27">
          <w:rPr>
            <w:lang w:bidi="fa-IR"/>
          </w:rPr>
          <w:t>can be imposed</w:t>
        </w:r>
      </w:ins>
      <w:ins w:id="333" w:author="MohammadHossein Manuel Haqiqatkhah" w:date="2020-01-08T06:49:00Z">
        <w:r w:rsidR="00B85851">
          <w:rPr>
            <w:lang w:bidi="fa-IR"/>
          </w:rPr>
          <w:t>. In alterna</w:t>
        </w:r>
      </w:ins>
      <w:ins w:id="334" w:author="MohammadHossein Manuel Haqiqatkhah" w:date="2020-01-08T06:50:00Z">
        <w:r w:rsidR="00B85851">
          <w:rPr>
            <w:lang w:bidi="fa-IR"/>
          </w:rPr>
          <w:t>tive conditions, for instance, the</w:t>
        </w:r>
      </w:ins>
      <w:ins w:id="335" w:author="MohammadHossein Manuel Haqiqatkhah" w:date="2020-01-08T06:32:00Z">
        <w:r w:rsidR="00F17B27">
          <w:rPr>
            <w:lang w:bidi="fa-IR"/>
          </w:rPr>
          <w:t xml:space="preserve"> turbulence parameter and </w:t>
        </w:r>
        <w:r w:rsidR="00205516">
          <w:rPr>
            <w:lang w:bidi="fa-IR"/>
          </w:rPr>
          <w:t>coupling strength</w:t>
        </w:r>
      </w:ins>
      <w:ins w:id="336" w:author="MohammadHossein Manuel Haqiqatkhah" w:date="2020-01-08T06:50:00Z">
        <w:r w:rsidR="00B85851">
          <w:rPr>
            <w:lang w:bidi="fa-IR"/>
          </w:rPr>
          <w:t>s can</w:t>
        </w:r>
      </w:ins>
      <w:ins w:id="337" w:author="MohammadHossein Manuel Haqiqatkhah" w:date="2020-01-08T06:32:00Z">
        <w:r w:rsidR="00205516">
          <w:rPr>
            <w:lang w:bidi="fa-IR"/>
          </w:rPr>
          <w:t xml:space="preserve"> </w:t>
        </w:r>
      </w:ins>
      <w:ins w:id="338" w:author="MohammadHossein Manuel Haqiqatkhah" w:date="2020-01-08T06:31:00Z">
        <w:r w:rsidR="00205516">
          <w:rPr>
            <w:lang w:bidi="fa-IR"/>
          </w:rPr>
          <w:t>deviat</w:t>
        </w:r>
      </w:ins>
      <w:ins w:id="339" w:author="MohammadHossein Manuel Haqiqatkhah" w:date="2020-01-08T06:32:00Z">
        <w:r w:rsidR="00205516">
          <w:rPr>
            <w:lang w:bidi="fa-IR"/>
          </w:rPr>
          <w:t>e</w:t>
        </w:r>
      </w:ins>
      <w:ins w:id="340" w:author="MohammadHossein Manuel Haqiqatkhah" w:date="2020-01-08T06:31:00Z">
        <w:r w:rsidR="00F17B27">
          <w:rPr>
            <w:lang w:bidi="fa-IR"/>
          </w:rPr>
          <w:t xml:space="preserve"> from the baseline values </w:t>
        </w:r>
      </w:ins>
      <w:ins w:id="341" w:author="MohammadHossein Manuel Haqiqatkhah" w:date="2020-01-08T06:33:00Z">
        <w:r w:rsidR="00205516">
          <w:rPr>
            <w:lang w:bidi="fa-IR"/>
          </w:rPr>
          <w:t>simultaneously</w:t>
        </w:r>
      </w:ins>
      <w:ins w:id="342" w:author="MohammadHossein Manuel Haqiqatkhah" w:date="2020-01-08T06:32:00Z">
        <w:r w:rsidR="00205516">
          <w:rPr>
            <w:lang w:bidi="fa-IR"/>
          </w:rPr>
          <w:t>, either for the same subset of nodes</w:t>
        </w:r>
      </w:ins>
      <w:ins w:id="343" w:author="MohammadHossein Manuel Haqiqatkhah" w:date="2020-01-08T06:33:00Z">
        <w:r w:rsidR="00205516">
          <w:rPr>
            <w:lang w:bidi="fa-IR"/>
          </w:rPr>
          <w:t xml:space="preserve"> or for two (overlapping) subsets. Furthermore, </w:t>
        </w:r>
      </w:ins>
      <w:ins w:id="344" w:author="MohammadHossein Manuel Haqiqatkhah" w:date="2020-01-08T06:37:00Z">
        <w:r w:rsidR="00205516">
          <w:rPr>
            <w:lang w:bidi="fa-IR"/>
          </w:rPr>
          <w:t xml:space="preserve">random and patterned deviations of parameters can be studied in </w:t>
        </w:r>
      </w:ins>
      <w:ins w:id="345" w:author="MohammadHossein Manuel Haqiqatkhah" w:date="2020-01-08T06:38:00Z">
        <w:r w:rsidR="00743AF6">
          <w:rPr>
            <w:lang w:bidi="fa-IR"/>
          </w:rPr>
          <w:t>large-scale systems</w:t>
        </w:r>
      </w:ins>
      <w:ins w:id="346" w:author="MohammadHossein Manuel Haqiqatkhah" w:date="2020-01-08T07:23:00Z">
        <w:r w:rsidR="00D16C5A">
          <w:rPr>
            <w:lang w:bidi="fa-IR"/>
          </w:rPr>
          <w:t xml:space="preserve"> to implement </w:t>
        </w:r>
        <w:r w:rsidR="00D16C5A">
          <w:rPr>
            <w:lang w:bidi="fa-IR"/>
          </w:rPr>
          <w:t>perceptual and memory functions in a network that is simultaneously maintaining its optimal structure</w:t>
        </w:r>
      </w:ins>
      <w:ins w:id="347" w:author="MohammadHossein Manuel Haqiqatkhah" w:date="2020-01-08T06:26:00Z">
        <w:r>
          <w:rPr>
            <w:lang w:bidi="fa-IR"/>
          </w:rPr>
          <w:t>.</w:t>
        </w:r>
      </w:ins>
      <w:ins w:id="348" w:author="MohammadHossein Manuel Haqiqatkhah" w:date="2020-01-08T06:41:00Z">
        <w:r w:rsidR="00743AF6">
          <w:rPr>
            <w:lang w:bidi="fa-IR"/>
          </w:rPr>
          <w:t xml:space="preserve"> </w:t>
        </w:r>
      </w:ins>
      <w:ins w:id="349" w:author="MohammadHossein Manuel Haqiqatkhah" w:date="2020-01-08T06:51:00Z">
        <w:r w:rsidR="00BD33D9">
          <w:rPr>
            <w:lang w:bidi="fa-IR"/>
          </w:rPr>
          <w:t xml:space="preserve">Finally, this study was limited to binary, unweighted networks. The effect of </w:t>
        </w:r>
      </w:ins>
      <w:ins w:id="350" w:author="MohammadHossein Manuel Haqiqatkhah" w:date="2020-01-08T06:52:00Z">
        <w:r w:rsidR="00BD33D9">
          <w:rPr>
            <w:lang w:bidi="fa-IR"/>
          </w:rPr>
          <w:t xml:space="preserve">non-uniform parameters </w:t>
        </w:r>
      </w:ins>
      <w:ins w:id="351" w:author="MohammadHossein Manuel Haqiqatkhah" w:date="2020-01-08T06:53:00Z">
        <w:r w:rsidR="0078266C">
          <w:rPr>
            <w:lang w:bidi="fa-IR"/>
          </w:rPr>
          <w:t xml:space="preserve">of logistic maps </w:t>
        </w:r>
      </w:ins>
      <w:ins w:id="352" w:author="MohammadHossein Manuel Haqiqatkhah" w:date="2020-01-08T06:52:00Z">
        <w:r w:rsidR="00BD33D9">
          <w:rPr>
            <w:lang w:bidi="fa-IR"/>
          </w:rPr>
          <w:t xml:space="preserve">can be studied, via systematic search, </w:t>
        </w:r>
      </w:ins>
      <w:ins w:id="353" w:author="MohammadHossein Manuel Haqiqatkhah" w:date="2020-01-08T06:53:00Z">
        <w:r w:rsidR="0078266C">
          <w:rPr>
            <w:lang w:bidi="fa-IR"/>
          </w:rPr>
          <w:t xml:space="preserve">on </w:t>
        </w:r>
      </w:ins>
      <w:ins w:id="354" w:author="MohammadHossein Manuel Haqiqatkhah" w:date="2020-01-08T06:54:00Z">
        <w:r w:rsidR="0078266C">
          <w:rPr>
            <w:lang w:bidi="fa-IR"/>
          </w:rPr>
          <w:t>weighted networks</w:t>
        </w:r>
      </w:ins>
      <w:ins w:id="355" w:author="MohammadHossein Manuel Haqiqatkhah" w:date="2020-01-08T06:55:00Z">
        <w:r w:rsidR="0078266C">
          <w:rPr>
            <w:lang w:bidi="fa-IR"/>
          </w:rPr>
          <w:t xml:space="preserve"> with various edge weight distributions, akin to </w:t>
        </w:r>
        <w:proofErr w:type="spellStart"/>
        <w:r w:rsidR="0078266C">
          <w:rPr>
            <w:lang w:bidi="fa-IR"/>
          </w:rPr>
          <w:t>Hellrigel</w:t>
        </w:r>
        <w:proofErr w:type="spellEnd"/>
        <w:r w:rsidR="0078266C">
          <w:rPr>
            <w:lang w:bidi="fa-IR"/>
          </w:rPr>
          <w:t xml:space="preserve"> et al. </w:t>
        </w:r>
        <w:r w:rsidR="0078266C">
          <w:rPr>
            <w:lang w:bidi="fa-IR"/>
          </w:rPr>
          <w:fldChar w:fldCharType="begin"/>
        </w:r>
        <w:r w:rsidR="0078266C">
          <w:rPr>
            <w:lang w:bidi="fa-IR"/>
          </w:rPr>
          <w:instrText xml:space="preserve"> ADDIN ZOTERO_ITEM CSL_CITATION {"citationID":"DL0Nhiz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ins>
      <w:r w:rsidR="0078266C">
        <w:rPr>
          <w:lang w:bidi="fa-IR"/>
        </w:rPr>
        <w:fldChar w:fldCharType="separate"/>
      </w:r>
      <w:ins w:id="356" w:author="MohammadHossein Manuel Haqiqatkhah" w:date="2020-01-08T06:55:00Z">
        <w:r w:rsidR="0078266C" w:rsidRPr="0078266C">
          <w:rPr>
            <w:rFonts w:ascii="Times New Roman" w:hAnsi="Times New Roman" w:cs="Times New Roman"/>
            <w:rPrChange w:id="357" w:author="MohammadHossein Manuel Haqiqatkhah" w:date="2020-01-08T06:55:00Z">
              <w:rPr/>
            </w:rPrChange>
          </w:rPr>
          <w:t>(2019)</w:t>
        </w:r>
        <w:r w:rsidR="0078266C">
          <w:rPr>
            <w:lang w:bidi="fa-IR"/>
          </w:rPr>
          <w:fldChar w:fldCharType="end"/>
        </w:r>
      </w:ins>
      <w:ins w:id="358" w:author="MohammadHossein Manuel Haqiqatkhah" w:date="2020-01-08T06:54:00Z">
        <w:r w:rsidR="0078266C">
          <w:rPr>
            <w:lang w:bidi="fa-IR"/>
          </w:rPr>
          <w:t>.</w:t>
        </w:r>
      </w:ins>
    </w:p>
    <w:p w14:paraId="2038B6D9" w14:textId="2C19ECF0" w:rsidR="00B279B6" w:rsidRDefault="0063273F" w:rsidP="00984DA7">
      <w:pPr>
        <w:rPr>
          <w:ins w:id="359" w:author="MohammadHossein Manuel Haqiqatkhah" w:date="2020-01-06T09:33:00Z"/>
          <w:lang w:bidi="fa-IR"/>
        </w:rPr>
      </w:pPr>
      <w:ins w:id="360" w:author="MohammadHossein Manuel Haqiqatkhah" w:date="2020-01-08T06:42:00Z">
        <w:r>
          <w:rPr>
            <w:lang w:bidi="fa-IR"/>
          </w:rPr>
          <w:t>T</w:t>
        </w:r>
      </w:ins>
      <w:ins w:id="361" w:author="MohammadHossein Manuel Haqiqatkhah" w:date="2020-01-08T03:36:00Z">
        <w:r w:rsidR="006E3CD9">
          <w:rPr>
            <w:lang w:bidi="fa-IR"/>
          </w:rPr>
          <w:t>he</w:t>
        </w:r>
      </w:ins>
      <w:ins w:id="362" w:author="MohammadHossein Manuel Haqiqatkhah" w:date="2020-01-08T03:35:00Z">
        <w:r w:rsidR="006E3CD9">
          <w:rPr>
            <w:lang w:bidi="fa-IR"/>
          </w:rPr>
          <w:t xml:space="preserve"> simplicity</w:t>
        </w:r>
      </w:ins>
      <w:ins w:id="363" w:author="MohammadHossein Manuel Haqiqatkhah" w:date="2020-01-08T03:37:00Z">
        <w:r w:rsidR="006E3CD9">
          <w:rPr>
            <w:lang w:bidi="fa-IR"/>
          </w:rPr>
          <w:t xml:space="preserve"> of the model</w:t>
        </w:r>
      </w:ins>
      <w:ins w:id="364" w:author="MohammadHossein Manuel Haqiqatkhah" w:date="2020-01-08T06:39:00Z">
        <w:r w:rsidR="00743AF6">
          <w:rPr>
            <w:lang w:bidi="fa-IR"/>
          </w:rPr>
          <w:t xml:space="preserve">, </w:t>
        </w:r>
      </w:ins>
      <w:ins w:id="365" w:author="MohammadHossein Manuel Haqiqatkhah" w:date="2020-01-08T03:35:00Z">
        <w:r w:rsidR="006E3CD9">
          <w:rPr>
            <w:lang w:bidi="fa-IR"/>
          </w:rPr>
          <w:t xml:space="preserve">both </w:t>
        </w:r>
      </w:ins>
      <w:ins w:id="366" w:author="MohammadHossein Manuel Haqiqatkhah" w:date="2020-01-08T03:37:00Z">
        <w:r w:rsidR="006E3CD9">
          <w:rPr>
            <w:lang w:bidi="fa-IR"/>
          </w:rPr>
          <w:t xml:space="preserve">in </w:t>
        </w:r>
      </w:ins>
      <w:ins w:id="367" w:author="MohammadHossein Manuel Haqiqatkhah" w:date="2020-01-08T04:59:00Z">
        <w:r w:rsidR="00343911">
          <w:rPr>
            <w:lang w:bidi="fa-IR"/>
          </w:rPr>
          <w:t xml:space="preserve">the </w:t>
        </w:r>
      </w:ins>
      <w:ins w:id="368" w:author="MohammadHossein Manuel Haqiqatkhah" w:date="2020-01-08T05:00:00Z">
        <w:r w:rsidR="00B97E6C">
          <w:rPr>
            <w:lang w:bidi="fa-IR"/>
          </w:rPr>
          <w:t xml:space="preserve">number and </w:t>
        </w:r>
      </w:ins>
      <w:ins w:id="369" w:author="MohammadHossein Manuel Haqiqatkhah" w:date="2020-01-08T04:59:00Z">
        <w:r w:rsidR="00343911">
          <w:rPr>
            <w:lang w:bidi="fa-IR"/>
          </w:rPr>
          <w:t xml:space="preserve">dynamics of </w:t>
        </w:r>
      </w:ins>
      <w:ins w:id="370" w:author="MohammadHossein Manuel Haqiqatkhah" w:date="2020-01-08T03:37:00Z">
        <w:r w:rsidR="006E3CD9">
          <w:rPr>
            <w:lang w:bidi="fa-IR"/>
          </w:rPr>
          <w:t>its elements, i.e., coupled logistic maps</w:t>
        </w:r>
      </w:ins>
      <w:ins w:id="371" w:author="MohammadHossein Manuel Haqiqatkhah" w:date="2020-01-08T06:42:00Z">
        <w:r>
          <w:rPr>
            <w:lang w:bidi="fa-IR"/>
          </w:rPr>
          <w:t xml:space="preserve">, poses </w:t>
        </w:r>
      </w:ins>
      <w:ins w:id="372" w:author="MohammadHossein Manuel Haqiqatkhah" w:date="2020-01-08T06:56:00Z">
        <w:r w:rsidR="000064AC">
          <w:rPr>
            <w:lang w:bidi="fa-IR"/>
          </w:rPr>
          <w:t xml:space="preserve">serious </w:t>
        </w:r>
      </w:ins>
      <w:ins w:id="373" w:author="MohammadHossein Manuel Haqiqatkhah" w:date="2020-01-08T06:42:00Z">
        <w:r>
          <w:rPr>
            <w:lang w:bidi="fa-IR"/>
          </w:rPr>
          <w:t>limitations on generalization of the findings to neurobiological systems.</w:t>
        </w:r>
      </w:ins>
      <w:ins w:id="374" w:author="MohammadHossein Manuel Haqiqatkhah" w:date="2020-01-08T06:40:00Z">
        <w:r w:rsidR="00743AF6">
          <w:rPr>
            <w:lang w:bidi="fa-IR"/>
          </w:rPr>
          <w:t xml:space="preserve"> </w:t>
        </w:r>
      </w:ins>
      <w:ins w:id="375" w:author="MohammadHossein Manuel Haqiqatkhah" w:date="2020-01-08T07:09:00Z">
        <w:r w:rsidR="00E77877">
          <w:rPr>
            <w:lang w:bidi="fa-IR"/>
          </w:rPr>
          <w:t>Yet</w:t>
        </w:r>
      </w:ins>
      <w:ins w:id="376" w:author="MohammadHossein Manuel Haqiqatkhah" w:date="2020-01-08T07:08:00Z">
        <w:r w:rsidR="0058269F">
          <w:rPr>
            <w:lang w:bidi="fa-IR"/>
          </w:rPr>
          <w:t>, s</w:t>
        </w:r>
      </w:ins>
      <w:ins w:id="377" w:author="MohammadHossein Manuel Haqiqatkhah" w:date="2020-01-08T06:56:00Z">
        <w:r w:rsidR="000064AC">
          <w:rPr>
            <w:lang w:bidi="fa-IR"/>
          </w:rPr>
          <w:t>implification is inevitable in modeling</w:t>
        </w:r>
      </w:ins>
      <w:ins w:id="378" w:author="MohammadHossein Manuel Haqiqatkhah" w:date="2020-01-08T07:07:00Z">
        <w:r w:rsidR="00091392">
          <w:rPr>
            <w:lang w:bidi="fa-IR"/>
          </w:rPr>
          <w:t xml:space="preserve">; </w:t>
        </w:r>
      </w:ins>
      <w:ins w:id="379" w:author="MohammadHossein Manuel Haqiqatkhah" w:date="2020-01-08T07:05:00Z">
        <w:r w:rsidR="00B23E82">
          <w:rPr>
            <w:lang w:bidi="fa-IR"/>
          </w:rPr>
          <w:t>"all models are wrong</w:t>
        </w:r>
      </w:ins>
      <w:ins w:id="380" w:author="MohammadHossein Manuel Haqiqatkhah" w:date="2020-01-08T07:17:00Z">
        <w:r w:rsidR="00B23E82">
          <w:rPr>
            <w:lang w:bidi="fa-IR"/>
          </w:rPr>
          <w:t>—</w:t>
        </w:r>
      </w:ins>
      <w:ins w:id="381" w:author="MohammadHossein Manuel Haqiqatkhah" w:date="2020-01-08T07:05:00Z">
        <w:r w:rsidR="00091392">
          <w:rPr>
            <w:lang w:bidi="fa-IR"/>
          </w:rPr>
          <w:t>but some are useful</w:t>
        </w:r>
      </w:ins>
      <w:ins w:id="382" w:author="MohammadHossein Manuel Haqiqatkhah" w:date="2020-01-08T07:07:00Z">
        <w:r w:rsidR="00091392">
          <w:rPr>
            <w:lang w:bidi="fa-IR"/>
          </w:rPr>
          <w:t>.</w:t>
        </w:r>
      </w:ins>
      <w:ins w:id="383" w:author="MohammadHossein Manuel Haqiqatkhah" w:date="2020-01-08T07:05:00Z">
        <w:r w:rsidR="00091392">
          <w:rPr>
            <w:lang w:bidi="fa-IR"/>
          </w:rPr>
          <w:t>"</w:t>
        </w:r>
      </w:ins>
      <w:ins w:id="384" w:author="MohammadHossein Manuel Haqiqatkhah" w:date="2020-01-08T07:07:00Z">
        <w:r w:rsidR="00091392">
          <w:rPr>
            <w:lang w:bidi="fa-IR"/>
          </w:rPr>
          <w:t xml:space="preserve"> </w:t>
        </w:r>
      </w:ins>
      <w:ins w:id="385" w:author="MohammadHossein Manuel Haqiqatkhah" w:date="2020-01-08T07:09:00Z">
        <w:r w:rsidR="00E77877">
          <w:rPr>
            <w:lang w:bidi="fa-IR"/>
          </w:rPr>
          <w:t>F</w:t>
        </w:r>
      </w:ins>
      <w:ins w:id="386" w:author="MohammadHossein Manuel Haqiqatkhah" w:date="2020-01-08T06:13:00Z">
        <w:r w:rsidR="009670A6">
          <w:rPr>
            <w:lang w:bidi="fa-IR"/>
          </w:rPr>
          <w:t xml:space="preserve">uture </w:t>
        </w:r>
      </w:ins>
      <w:ins w:id="387" w:author="MohammadHossein Manuel Haqiqatkhah" w:date="2020-01-08T06:14:00Z">
        <w:r w:rsidR="009670A6">
          <w:rPr>
            <w:lang w:bidi="fa-IR"/>
          </w:rPr>
          <w:t xml:space="preserve">research can </w:t>
        </w:r>
      </w:ins>
      <w:ins w:id="388" w:author="MohammadHossein Manuel Haqiqatkhah" w:date="2020-01-08T06:57:00Z">
        <w:r w:rsidR="000064AC">
          <w:rPr>
            <w:lang w:bidi="fa-IR"/>
          </w:rPr>
          <w:t xml:space="preserve">increase generalizability by </w:t>
        </w:r>
      </w:ins>
      <w:ins w:id="389" w:author="MohammadHossein Manuel Haqiqatkhah" w:date="2020-01-08T07:19:00Z">
        <w:r w:rsidR="00984DA7">
          <w:rPr>
            <w:lang w:bidi="fa-IR"/>
          </w:rPr>
          <w:t xml:space="preserve">considering </w:t>
        </w:r>
      </w:ins>
      <w:ins w:id="390" w:author="MohammadHossein Manuel Haqiqatkhah" w:date="2020-01-08T06:14:00Z">
        <w:r w:rsidR="009670A6">
          <w:rPr>
            <w:lang w:bidi="fa-IR"/>
          </w:rPr>
          <w:t xml:space="preserve">more </w:t>
        </w:r>
      </w:ins>
      <w:ins w:id="391" w:author="MohammadHossein Manuel Haqiqatkhah" w:date="2020-01-08T06:22:00Z">
        <w:r w:rsidR="00FA0AE0">
          <w:rPr>
            <w:lang w:bidi="fa-IR"/>
          </w:rPr>
          <w:t>complex</w:t>
        </w:r>
      </w:ins>
      <w:ins w:id="392" w:author="MohammadHossein Manuel Haqiqatkhah" w:date="2020-01-08T06:14:00Z">
        <w:r w:rsidR="009670A6">
          <w:rPr>
            <w:lang w:bidi="fa-IR"/>
          </w:rPr>
          <w:t xml:space="preserve"> models, with </w:t>
        </w:r>
      </w:ins>
      <w:ins w:id="393" w:author="MohammadHossein Manuel Haqiqatkhah" w:date="2020-01-08T06:15:00Z">
        <w:r w:rsidR="009670A6">
          <w:rPr>
            <w:lang w:bidi="fa-IR"/>
          </w:rPr>
          <w:t xml:space="preserve">higher number of </w:t>
        </w:r>
      </w:ins>
      <w:ins w:id="394" w:author="MohammadHossein Manuel Haqiqatkhah" w:date="2020-01-08T06:22:00Z">
        <w:r w:rsidR="00FA0AE0">
          <w:rPr>
            <w:lang w:bidi="fa-IR"/>
          </w:rPr>
          <w:t xml:space="preserve">nodes </w:t>
        </w:r>
      </w:ins>
      <w:ins w:id="395" w:author="MohammadHossein Manuel Haqiqatkhah" w:date="2020-01-08T06:14:00Z">
        <w:r w:rsidR="009670A6">
          <w:rPr>
            <w:lang w:bidi="fa-IR"/>
          </w:rPr>
          <w:t xml:space="preserve">and </w:t>
        </w:r>
      </w:ins>
      <w:ins w:id="396" w:author="MohammadHossein Manuel Haqiqatkhah" w:date="2020-01-08T06:15:00Z">
        <w:r w:rsidR="009670A6">
          <w:rPr>
            <w:lang w:bidi="fa-IR"/>
          </w:rPr>
          <w:t>more complicated oscillatory units</w:t>
        </w:r>
      </w:ins>
      <w:ins w:id="397" w:author="MohammadHossein Manuel Haqiqatkhah" w:date="2020-01-08T06:16:00Z">
        <w:r w:rsidR="009670A6">
          <w:rPr>
            <w:lang w:bidi="fa-IR"/>
          </w:rPr>
          <w:t xml:space="preserve"> such as </w:t>
        </w:r>
      </w:ins>
      <w:ins w:id="398" w:author="MohammadHossein Manuel Haqiqatkhah" w:date="2020-01-08T06:18:00Z">
        <w:r w:rsidR="00FA0AE0">
          <w:rPr>
            <w:lang w:bidi="fa-IR"/>
          </w:rPr>
          <w:t>neural mass models</w:t>
        </w:r>
      </w:ins>
      <w:ins w:id="399" w:author="MohammadHossein Manuel Haqiqatkhah" w:date="2020-01-08T06:57:00Z">
        <w:r w:rsidR="000064AC">
          <w:rPr>
            <w:lang w:bidi="fa-IR"/>
          </w:rPr>
          <w:t xml:space="preserve"> </w:t>
        </w:r>
      </w:ins>
      <w:ins w:id="400" w:author="MohammadHossein Manuel Haqiqatkhah" w:date="2020-01-08T07:02:00Z">
        <w:r w:rsidR="00091392">
          <w:rPr>
            <w:lang w:bidi="fa-IR"/>
          </w:rPr>
          <w:fldChar w:fldCharType="begin"/>
        </w:r>
        <w:r w:rsidR="00091392">
          <w:rPr>
            <w:lang w:bidi="fa-IR"/>
          </w:rPr>
          <w:instrText xml:space="preserve"> ADDIN ZOTERO_ITEM CSL_CITATION {"citationID":"Kswjp59i","properties":{"formattedCitation":"(David &amp; Friston, 2003; Sotero et al., 2007)","plainCitation":"(David &amp; Friston, 2003; Sotero et al., 2007)","noteIndex":0},"citationItems":[{"id":1789,"uris":["http://zotero.org/users/5652293/items/3SMMIZWH"],"uri":["http://zotero.org/users/5652293/items/3SMMIZWH"],"itemData":{"id":1789,"type":"article-journal","abstract":"Although MEG/EEG signals are highly variable, systematic changes in distinct frequency bands are commonly encountered. These frequency-specific changes represent robust neural correlates of cognitive or perceptual processes (for example, alpha rhythms emerge on closing the eyes). However, their functional significance remains a matter of debate. Some of the mechanisms that generate these signals are known at the cellular level and rest on a balance of excitatory and inhibitory interactions within and between populations of neurons. The kinetics of the ensuing population dynamics determine the frequency of oscillations. In this work we extended the classical nonlinear lumped-parameter model of alpha rhythms, initially developed by Lopes da Silva and colleagues [Kybernetik 15 (1974) 27], to generate more complex dynamics. We show that the whole spectrum of MEG/EEG signals can be reproduced within the oscillatory regime of this model by simply changing the population kinetics. We used the model to examine the influence of coupling strength and propagation delay on the rhythms generated by coupled cortical areas. The main findings were that (1) coupling induces phase-locked activity, with a phase shift of 0 or π when the coupling is bidirectional, and (2) both coupling and propagation delay are critical determinants of the MEG/EEG spectrum. In forthcoming articles, we will use this model to (1) estimate how neuronal interactions are expressed in MEG/EEG oscillations and establish the construct validity of various indices of nonlinear coupling, and (2) generate event-related transients to derive physiologically informed basis functions for statistical modelling of average evoked responses.","container-title":"NeuroImage","DOI":"10.1016/j.neuroimage.2003.07.015","ISSN":"1053-8119","issue":"3","journalAbbreviation":"NeuroImage","language":"en","page":"1743-1755","source":"ScienceDirect","title":"A neural mass model for MEG/EEG:: coupling and neuronal dynamics","title-short":"A neural mass model for MEG/EEG","volume":"20","author":[{"family":"David","given":"Olivier"},{"family":"Friston","given":"Karl J."}],"issued":{"date-parts":[["2003",11,1]]}}},{"id":1786,"uris":["http://zotero.org/users/5652293/items/I99GU9AG"],"uri":["http://zotero.org/users/5652293/items/I99GU9AG"],"itemData":{"id":1786,"type":"article-journal","container-title":"Neural Computation","DOI":"10.1162/neco.2007.19.2.478","ISSN":"0899-7667, 1530-888X","issue":"2","journalAbbreviation":"Neural Computation","language":"en","page":"478-512","source":"DOI.org (Crossref)","title":"Realistically Coupled Neural Mass Models Can Generate EEG Rhythms","volume":"19","author":[{"family":"Sotero","given":"Roberto C."},{"family":"Trujillo-Barreto","given":"Nelson J."},{"family":"Iturria-Medina","given":"Yasser"},{"family":"Carbonell","given":"Felix"},{"family":"Jimenez","given":"Juan C."}],"issued":{"date-parts":[["2007",2]]}}}],"schema":"https://github.com/citation-style-language/schema/raw/master/csl-citation.json"} </w:instrText>
        </w:r>
      </w:ins>
      <w:r w:rsidR="00091392">
        <w:rPr>
          <w:lang w:bidi="fa-IR"/>
        </w:rPr>
        <w:fldChar w:fldCharType="separate"/>
      </w:r>
      <w:ins w:id="401" w:author="MohammadHossein Manuel Haqiqatkhah" w:date="2020-01-08T07:02:00Z">
        <w:r w:rsidR="00091392" w:rsidRPr="00091392">
          <w:rPr>
            <w:rFonts w:ascii="Times New Roman" w:hAnsi="Times New Roman" w:cs="Times New Roman"/>
            <w:rPrChange w:id="402" w:author="MohammadHossein Manuel Haqiqatkhah" w:date="2020-01-08T07:02:00Z">
              <w:rPr/>
            </w:rPrChange>
          </w:rPr>
          <w:t xml:space="preserve">(David &amp; </w:t>
        </w:r>
        <w:proofErr w:type="spellStart"/>
        <w:r w:rsidR="00091392" w:rsidRPr="00091392">
          <w:rPr>
            <w:rFonts w:ascii="Times New Roman" w:hAnsi="Times New Roman" w:cs="Times New Roman"/>
            <w:rPrChange w:id="403" w:author="MohammadHossein Manuel Haqiqatkhah" w:date="2020-01-08T07:02:00Z">
              <w:rPr/>
            </w:rPrChange>
          </w:rPr>
          <w:t>Fr</w:t>
        </w:r>
        <w:bookmarkStart w:id="404" w:name="_GoBack"/>
        <w:bookmarkEnd w:id="404"/>
        <w:r w:rsidR="00091392" w:rsidRPr="00091392">
          <w:rPr>
            <w:rFonts w:ascii="Times New Roman" w:hAnsi="Times New Roman" w:cs="Times New Roman"/>
            <w:rPrChange w:id="405" w:author="MohammadHossein Manuel Haqiqatkhah" w:date="2020-01-08T07:02:00Z">
              <w:rPr/>
            </w:rPrChange>
          </w:rPr>
          <w:t>iston</w:t>
        </w:r>
        <w:proofErr w:type="spellEnd"/>
        <w:r w:rsidR="00091392" w:rsidRPr="00091392">
          <w:rPr>
            <w:rFonts w:ascii="Times New Roman" w:hAnsi="Times New Roman" w:cs="Times New Roman"/>
            <w:rPrChange w:id="406" w:author="MohammadHossein Manuel Haqiqatkhah" w:date="2020-01-08T07:02:00Z">
              <w:rPr/>
            </w:rPrChange>
          </w:rPr>
          <w:t xml:space="preserve">, 2003; </w:t>
        </w:r>
        <w:proofErr w:type="spellStart"/>
        <w:r w:rsidR="00091392" w:rsidRPr="00091392">
          <w:rPr>
            <w:rFonts w:ascii="Times New Roman" w:hAnsi="Times New Roman" w:cs="Times New Roman"/>
            <w:rPrChange w:id="407" w:author="MohammadHossein Manuel Haqiqatkhah" w:date="2020-01-08T07:02:00Z">
              <w:rPr/>
            </w:rPrChange>
          </w:rPr>
          <w:t>Sotero</w:t>
        </w:r>
        <w:proofErr w:type="spellEnd"/>
        <w:r w:rsidR="00091392" w:rsidRPr="00091392">
          <w:rPr>
            <w:rFonts w:ascii="Times New Roman" w:hAnsi="Times New Roman" w:cs="Times New Roman"/>
            <w:rPrChange w:id="408" w:author="MohammadHossein Manuel Haqiqatkhah" w:date="2020-01-08T07:02:00Z">
              <w:rPr/>
            </w:rPrChange>
          </w:rPr>
          <w:t xml:space="preserve"> et al., 2007)</w:t>
        </w:r>
        <w:r w:rsidR="00091392">
          <w:rPr>
            <w:lang w:bidi="fa-IR"/>
          </w:rPr>
          <w:fldChar w:fldCharType="end"/>
        </w:r>
      </w:ins>
      <w:ins w:id="409" w:author="MohammadHossein Manuel Haqiqatkhah" w:date="2020-01-08T06:22:00Z">
        <w:r w:rsidR="00FA0AE0">
          <w:rPr>
            <w:lang w:bidi="fa-IR"/>
          </w:rPr>
          <w:t xml:space="preserve">. </w:t>
        </w:r>
      </w:ins>
      <w:commentRangeStart w:id="410"/>
      <w:ins w:id="411" w:author="MohammadHossein Manuel Haqiqatkhah" w:date="2020-01-08T06:45:00Z">
        <w:r>
          <w:rPr>
            <w:lang w:bidi="fa-IR"/>
          </w:rPr>
          <w:t xml:space="preserve">On such </w:t>
        </w:r>
      </w:ins>
      <w:ins w:id="412" w:author="MohammadHossein Manuel Haqiqatkhah" w:date="2020-01-08T07:10:00Z">
        <w:r w:rsidR="00A75784">
          <w:rPr>
            <w:lang w:bidi="fa-IR"/>
          </w:rPr>
          <w:t>convoluted</w:t>
        </w:r>
      </w:ins>
      <w:ins w:id="413" w:author="MohammadHossein Manuel Haqiqatkhah" w:date="2020-01-08T06:45:00Z">
        <w:r>
          <w:rPr>
            <w:lang w:bidi="fa-IR"/>
          </w:rPr>
          <w:t xml:space="preserve"> </w:t>
        </w:r>
        <w:r>
          <w:rPr>
            <w:lang w:bidi="fa-IR"/>
          </w:rPr>
          <w:lastRenderedPageBreak/>
          <w:t>models</w:t>
        </w:r>
      </w:ins>
      <w:ins w:id="414" w:author="MohammadHossein Manuel Haqiqatkhah" w:date="2020-01-08T06:43:00Z">
        <w:r>
          <w:rPr>
            <w:lang w:bidi="fa-IR"/>
          </w:rPr>
          <w:t xml:space="preserve">, other </w:t>
        </w:r>
      </w:ins>
      <w:ins w:id="415" w:author="MohammadHossein Manuel Haqiqatkhah" w:date="2020-01-08T06:44:00Z">
        <w:r>
          <w:rPr>
            <w:lang w:bidi="fa-IR"/>
          </w:rPr>
          <w:t>dynamic</w:t>
        </w:r>
      </w:ins>
      <w:ins w:id="416" w:author="MohammadHossein Manuel Haqiqatkhah" w:date="2020-01-08T06:43:00Z">
        <w:r>
          <w:rPr>
            <w:lang w:bidi="fa-IR"/>
          </w:rPr>
          <w:t xml:space="preserve"> phenomena such </w:t>
        </w:r>
      </w:ins>
      <w:ins w:id="417" w:author="MohammadHossein Manuel Haqiqatkhah" w:date="2020-01-08T06:44:00Z">
        <w:r>
          <w:rPr>
            <w:lang w:bidi="fa-IR"/>
          </w:rPr>
          <w:t xml:space="preserve">as </w:t>
        </w:r>
      </w:ins>
      <w:ins w:id="418" w:author="MohammadHossein Manuel Haqiqatkhah" w:date="2020-01-08T06:45:00Z">
        <w:r>
          <w:rPr>
            <w:lang w:bidi="fa-IR"/>
          </w:rPr>
          <w:t xml:space="preserve">traveling waves and </w:t>
        </w:r>
      </w:ins>
      <w:ins w:id="419" w:author="MohammadHossein Manuel Haqiqatkhah" w:date="2020-01-08T06:58:00Z">
        <w:r w:rsidR="000064AC">
          <w:rPr>
            <w:lang w:bidi="fa-IR"/>
          </w:rPr>
          <w:t>phase-amplitude-</w:t>
        </w:r>
      </w:ins>
      <w:ins w:id="420" w:author="MohammadHossein Manuel Haqiqatkhah" w:date="2020-01-08T06:45:00Z">
        <w:r>
          <w:rPr>
            <w:lang w:bidi="fa-IR"/>
          </w:rPr>
          <w:t>frequency coupling</w:t>
        </w:r>
      </w:ins>
      <w:ins w:id="421" w:author="MohammadHossein Manuel Haqiqatkhah" w:date="2020-01-08T06:46:00Z">
        <w:r>
          <w:rPr>
            <w:lang w:bidi="fa-IR"/>
          </w:rPr>
          <w:t xml:space="preserve"> can be studied</w:t>
        </w:r>
      </w:ins>
      <w:ins w:id="422" w:author="MohammadHossein Manuel Haqiqatkhah" w:date="2020-01-08T07:15:00Z">
        <w:r w:rsidR="00A75784">
          <w:rPr>
            <w:lang w:bidi="fa-IR"/>
          </w:rPr>
          <w:t xml:space="preserve"> </w:t>
        </w:r>
        <w:r w:rsidR="00A75784">
          <w:rPr>
            <w:lang w:bidi="fa-IR"/>
          </w:rPr>
          <w:fldChar w:fldCharType="begin"/>
        </w:r>
      </w:ins>
      <w:ins w:id="423" w:author="MohammadHossein Manuel Haqiqatkhah" w:date="2020-01-08T07:16:00Z">
        <w:r w:rsidR="00A75784">
          <w:rPr>
            <w:lang w:bidi="fa-IR"/>
          </w:rPr>
          <w:instrText xml:space="preserve"> ADDIN ZOTERO_ITEM CSL_CITATION {"citationID":"xivV5Mg6","properties":{"unsorted":true,"formattedCitation":"(Chehelcheraghi et al., 2016, 2017)","plainCitation":"(Chehelcheraghi et al., 2016, 2017)","noteIndex":0},"citationItems":[{"id":1783,"uris":["http://zotero.org/users/5652293/items/ZD9XQ8PL"],"uri":["http://zotero.org/users/5652293/items/ZD9XQ8PL"],"itemData":{"id":1783,"type":"article-journal","abstract":"Brain activity shows phase–amplitude coupling between its slow and fast oscillatory components. We study phase–amplitude coupling as recorded at individual sites, using a modified version of the well-known Wendling neural mass model. To the population of fast inhibitory interneurons of this model, we added external modulatory input and dynamic self-feedback. These two modifications together are sufficient to let the inhibitory population serve as a limit-cycle oscillator, with frequency characteristics comparable to the beta and gamma bands. The frequency and power of these oscillations can be tuned through the time constant of the dynamic and modulatory input. Alpha band activity is generated, as is usual in such models, as a result of interactions of pyramidal neurons and a population of slow inhibitory interneurons. The slow inhibitory population activity directly influences the fast oscillations via the synaptic gain between slow and fast inhibitory populations. As a result, the amplitude envelope of the fast oscillation is coupled to the phase of the slow activity; this result is consistent with the notion that phase–amplitude coupling is effectuated by interactions between inhibitory interneurons.","container-title":"Biological Cybernetics","DOI":"10.1007/s00422-016-0687-5","ISSN":"1432-0770","issue":"2","journalAbbreviation":"Biol Cybern","language":"en","page":"171-192","source":"Springer Link","title":"A neural mass model of phase–amplitude coupling","volume":"110","author":[{"family":"Chehelcheraghi","given":"Mojtaba"},{"family":"Nakatani","given":"Chie"},{"family":"Steur","given":"Erik"},{"family":"Leeuwen","given":"Cees","non-dropping-particle":"van"}],"issued":{"date-parts":[["2016",6,1]]}}},{"id":1785,"uris":["http://zotero.org/users/5652293/items/IA82ZTPM"],"uri":["http://zotero.org/users/5652293/items/IA82ZTPM"],"itemData":{"id":1785,"type":"article-journal","abstract":"Electrophysiological signals of cortical activity show a range of possible frequency and amplitude modulations, both within and across regions, collectively known as cross-frequency coupling. To investigate whether these modulations could be considered as manifestations of the same underlying mechanism, we developed a neural mass model. The model provides five out of the theoretically proposed six different coupling types. Within model components, slow and fast activity engage in phase-frequency coupling in conditions of low ambient noise level and with high noise level engage in phase-amplitude coupling. Between model components, these couplings can be coordinated via slow activity, giving rise to more complex modulations. The model, thus, provides a coherent account of cross-frequency coupling, both within and between components, with which regional and cross-regional frequency and amplitude modulations could be addressed.","container-title":"PLOS ONE","DOI":"10.1371/journal.pone.0173776","ISSN":"1932-6203","issue":"4","journalAbbreviation":"PLOS ONE","language":"en","page":"e0173776","source":"PLoS Journals","title":"A neural mass model of cross frequency coupling","volume":"12","author":[{"family":"Chehelcheraghi","given":"Mojtaba"},{"family":"Leeuwen","given":"Cees","dropping-particle":"van"},{"family":"Steur","given":"Erik"},{"family":"Nakatani","given":"Chie"}],"issued":{"date-parts":[["2017",4,5]]}}}],"schema":"https://github.com/citation-style-language/schema/raw/master/csl-citation.json"} </w:instrText>
        </w:r>
      </w:ins>
      <w:r w:rsidR="00A75784">
        <w:rPr>
          <w:lang w:bidi="fa-IR"/>
        </w:rPr>
        <w:fldChar w:fldCharType="separate"/>
      </w:r>
      <w:ins w:id="424" w:author="MohammadHossein Manuel Haqiqatkhah" w:date="2020-01-08T07:16:00Z">
        <w:r w:rsidR="00A75784" w:rsidRPr="00A75784">
          <w:rPr>
            <w:rFonts w:ascii="Times New Roman" w:hAnsi="Times New Roman" w:cs="Times New Roman"/>
            <w:rPrChange w:id="425" w:author="MohammadHossein Manuel Haqiqatkhah" w:date="2020-01-08T07:16:00Z">
              <w:rPr/>
            </w:rPrChange>
          </w:rPr>
          <w:t>(</w:t>
        </w:r>
        <w:proofErr w:type="spellStart"/>
        <w:r w:rsidR="00A75784" w:rsidRPr="00A75784">
          <w:rPr>
            <w:rFonts w:ascii="Times New Roman" w:hAnsi="Times New Roman" w:cs="Times New Roman"/>
            <w:rPrChange w:id="426" w:author="MohammadHossein Manuel Haqiqatkhah" w:date="2020-01-08T07:16:00Z">
              <w:rPr/>
            </w:rPrChange>
          </w:rPr>
          <w:t>Chehelcheraghi</w:t>
        </w:r>
        <w:proofErr w:type="spellEnd"/>
        <w:r w:rsidR="00A75784" w:rsidRPr="00A75784">
          <w:rPr>
            <w:rFonts w:ascii="Times New Roman" w:hAnsi="Times New Roman" w:cs="Times New Roman"/>
            <w:rPrChange w:id="427" w:author="MohammadHossein Manuel Haqiqatkhah" w:date="2020-01-08T07:16:00Z">
              <w:rPr/>
            </w:rPrChange>
          </w:rPr>
          <w:t xml:space="preserve"> et al., 2016, 2017)</w:t>
        </w:r>
      </w:ins>
      <w:ins w:id="428" w:author="MohammadHossein Manuel Haqiqatkhah" w:date="2020-01-08T07:15:00Z">
        <w:r w:rsidR="00A75784">
          <w:rPr>
            <w:lang w:bidi="fa-IR"/>
          </w:rPr>
          <w:fldChar w:fldCharType="end"/>
        </w:r>
      </w:ins>
      <w:ins w:id="429" w:author="MohammadHossein Manuel Haqiqatkhah" w:date="2020-01-08T06:46:00Z">
        <w:r>
          <w:rPr>
            <w:lang w:bidi="fa-IR"/>
          </w:rPr>
          <w:t>.</w:t>
        </w:r>
      </w:ins>
      <w:commentRangeEnd w:id="410"/>
      <w:ins w:id="430" w:author="MohammadHossein Manuel Haqiqatkhah" w:date="2020-01-08T07:20:00Z">
        <w:r w:rsidR="00A73C1C">
          <w:rPr>
            <w:rStyle w:val="CommentReference"/>
          </w:rPr>
          <w:commentReference w:id="410"/>
        </w:r>
      </w:ins>
    </w:p>
    <w:p w14:paraId="1FBE7303" w14:textId="77777777" w:rsidR="0001340B" w:rsidRDefault="0001340B" w:rsidP="00A73C1C">
      <w:pPr>
        <w:pStyle w:val="Heading1"/>
        <w:rPr>
          <w:lang w:bidi="fa-IR"/>
        </w:rPr>
      </w:pPr>
      <w:r>
        <w:rPr>
          <w:lang w:bidi="fa-IR"/>
        </w:rPr>
        <w:t>Data and Code Availability</w:t>
      </w:r>
    </w:p>
    <w:p w14:paraId="684F0803" w14:textId="004F37B0" w:rsidR="00C6595A" w:rsidRDefault="006D51C6">
      <w:pPr>
        <w:rPr>
          <w:lang w:bidi="fa-IR"/>
        </w:rPr>
      </w:pPr>
      <w:r>
        <w:rPr>
          <w:lang w:bidi="fa-IR"/>
        </w:rPr>
        <w:t>The reproducible</w:t>
      </w:r>
      <w:r w:rsidR="0001340B">
        <w:rPr>
          <w:lang w:bidi="fa-IR"/>
        </w:rPr>
        <w:t xml:space="preserve"> scripts used in this study are available </w:t>
      </w:r>
      <w:r>
        <w:rPr>
          <w:lang w:bidi="fa-IR"/>
        </w:rPr>
        <w:t xml:space="preserve">onlin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hyperlink r:id="rId15" w:history="1">
        <w:r w:rsidR="00CC0000" w:rsidRPr="000B7DA6">
          <w:rPr>
            <w:rStyle w:val="Hyperlink"/>
            <w:lang w:bidi="fa-IR"/>
          </w:rPr>
          <w:t>https://osf.io/625d8/</w:t>
        </w:r>
      </w:hyperlink>
      <w:r w:rsidR="00CC0000">
        <w:rPr>
          <w:lang w:bidi="fa-IR"/>
        </w:rPr>
        <w:t>)</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14:paraId="572B5F2C" w14:textId="77777777" w:rsidR="00C6595A" w:rsidRDefault="00C6595A">
      <w:pPr>
        <w:rPr>
          <w:lang w:bidi="fa-IR"/>
        </w:rPr>
      </w:pPr>
      <w:r>
        <w:rPr>
          <w:lang w:bidi="fa-IR"/>
        </w:rPr>
        <w:br w:type="page"/>
      </w:r>
    </w:p>
    <w:p w14:paraId="09C9F540" w14:textId="689A12AB" w:rsidR="0001340B" w:rsidRDefault="00C6595A" w:rsidP="003E775A">
      <w:pPr>
        <w:pStyle w:val="Heading1"/>
        <w:rPr>
          <w:lang w:bidi="fa-IR"/>
        </w:rPr>
      </w:pPr>
      <w:r>
        <w:rPr>
          <w:lang w:bidi="fa-IR"/>
        </w:rPr>
        <w:lastRenderedPageBreak/>
        <w:t>References</w:t>
      </w:r>
    </w:p>
    <w:p w14:paraId="60F8E169" w14:textId="77777777" w:rsidR="00B85CEC" w:rsidRDefault="00C6595A" w:rsidP="00B85CEC">
      <w:pPr>
        <w:pStyle w:val="Bibliography"/>
      </w:pPr>
      <w:r>
        <w:rPr>
          <w:lang w:bidi="fa-IR"/>
        </w:rPr>
        <w:fldChar w:fldCharType="begin"/>
      </w:r>
      <w:r w:rsidR="00B85CEC">
        <w:rPr>
          <w:lang w:bidi="fa-IR"/>
        </w:rPr>
        <w:instrText xml:space="preserve"> ADDIN ZOTERO_BIBL {"uncited":[],"omitted":[],"custom":[]} CSL_BIBLIOGRAPHY </w:instrText>
      </w:r>
      <w:r>
        <w:rPr>
          <w:lang w:bidi="fa-IR"/>
        </w:rPr>
        <w:fldChar w:fldCharType="separate"/>
      </w:r>
      <w:proofErr w:type="spellStart"/>
      <w:r w:rsidR="00B85CEC">
        <w:t>Avena-Koenigsberger</w:t>
      </w:r>
      <w:proofErr w:type="spellEnd"/>
      <w:r w:rsidR="00B85CEC">
        <w:t xml:space="preserve">, A., </w:t>
      </w:r>
      <w:proofErr w:type="spellStart"/>
      <w:r w:rsidR="00B85CEC">
        <w:t>Misic</w:t>
      </w:r>
      <w:proofErr w:type="spellEnd"/>
      <w:r w:rsidR="00B85CEC">
        <w:t xml:space="preserve">, B., &amp; </w:t>
      </w:r>
      <w:proofErr w:type="spellStart"/>
      <w:r w:rsidR="00B85CEC">
        <w:t>Sporns</w:t>
      </w:r>
      <w:proofErr w:type="spellEnd"/>
      <w:r w:rsidR="00B85CEC">
        <w:t xml:space="preserve">, O. (2018). Communication dynamics in complex brain networks. </w:t>
      </w:r>
      <w:r w:rsidR="00B85CEC">
        <w:rPr>
          <w:i/>
          <w:iCs/>
        </w:rPr>
        <w:t>Nature Reviews Neuroscience</w:t>
      </w:r>
      <w:r w:rsidR="00B85CEC">
        <w:t xml:space="preserve">, </w:t>
      </w:r>
      <w:r w:rsidR="00B85CEC">
        <w:rPr>
          <w:i/>
          <w:iCs/>
        </w:rPr>
        <w:t>19</w:t>
      </w:r>
      <w:r w:rsidR="00B85CEC">
        <w:t>(1), 17.</w:t>
      </w:r>
    </w:p>
    <w:p w14:paraId="46EC71A1" w14:textId="77777777" w:rsidR="00B85CEC" w:rsidRDefault="00B85CEC" w:rsidP="00B85CEC">
      <w:pPr>
        <w:pStyle w:val="Bibliography"/>
      </w:pPr>
      <w:proofErr w:type="spellStart"/>
      <w:r>
        <w:t>Berlingerio</w:t>
      </w:r>
      <w:proofErr w:type="spellEnd"/>
      <w:r>
        <w:t xml:space="preserve">, M., </w:t>
      </w:r>
      <w:proofErr w:type="spellStart"/>
      <w:r>
        <w:t>Koutra</w:t>
      </w:r>
      <w:proofErr w:type="spellEnd"/>
      <w:r>
        <w:t xml:space="preserve">, D., </w:t>
      </w:r>
      <w:proofErr w:type="spellStart"/>
      <w:r>
        <w:t>Eliassi</w:t>
      </w:r>
      <w:proofErr w:type="spellEnd"/>
      <w:r>
        <w:t xml:space="preserve">-Rad, T., &amp; </w:t>
      </w:r>
      <w:proofErr w:type="spellStart"/>
      <w:r>
        <w:t>Faloutsos</w:t>
      </w:r>
      <w:proofErr w:type="spellEnd"/>
      <w:r>
        <w:t xml:space="preserve">, C. (2012). NetSimile: A Scalable Approach to Size-Independent Network Similarity. </w:t>
      </w:r>
      <w:r>
        <w:rPr>
          <w:i/>
          <w:iCs/>
        </w:rPr>
        <w:t>ArXiv</w:t>
      </w:r>
      <w:proofErr w:type="gramStart"/>
      <w:r>
        <w:rPr>
          <w:i/>
          <w:iCs/>
        </w:rPr>
        <w:t>:1209.2684</w:t>
      </w:r>
      <w:proofErr w:type="gramEnd"/>
      <w:r>
        <w:rPr>
          <w:i/>
          <w:iCs/>
        </w:rPr>
        <w:t xml:space="preserve"> [Physics, Stat]</w:t>
      </w:r>
      <w:r>
        <w:t>. http://arxiv.org/abs/1209.2684</w:t>
      </w:r>
    </w:p>
    <w:p w14:paraId="77D00A52" w14:textId="77777777" w:rsidR="00B85CEC" w:rsidRDefault="00B85CEC" w:rsidP="00B85CEC">
      <w:pPr>
        <w:pStyle w:val="Bibliography"/>
      </w:pPr>
      <w:r>
        <w:t xml:space="preserve">Bi, G., &amp; Poo, M. (2001). Synaptic Modification by Correlated Activity: Hebb’s Postulate Revisited. </w:t>
      </w:r>
      <w:r>
        <w:rPr>
          <w:i/>
          <w:iCs/>
        </w:rPr>
        <w:t>Annual Review of Neuroscience</w:t>
      </w:r>
      <w:r>
        <w:t xml:space="preserve">, </w:t>
      </w:r>
      <w:r>
        <w:rPr>
          <w:i/>
          <w:iCs/>
        </w:rPr>
        <w:t>24</w:t>
      </w:r>
      <w:r>
        <w:t>(1), 139–166. https://doi.org/10.1146/annurev.neuro.24.1.139</w:t>
      </w:r>
    </w:p>
    <w:p w14:paraId="0328EE05" w14:textId="77777777" w:rsidR="00B85CEC" w:rsidRDefault="00B85CEC" w:rsidP="00B85CEC">
      <w:pPr>
        <w:pStyle w:val="Bibliography"/>
      </w:pPr>
      <w:proofErr w:type="spellStart"/>
      <w:r>
        <w:t>Breakspear</w:t>
      </w:r>
      <w:proofErr w:type="spellEnd"/>
      <w:r>
        <w:t xml:space="preserve">, M., Terry, J. R., &amp; </w:t>
      </w:r>
      <w:proofErr w:type="spellStart"/>
      <w:r>
        <w:t>Friston</w:t>
      </w:r>
      <w:proofErr w:type="spellEnd"/>
      <w:r>
        <w:t xml:space="preserve">, K. J. (2003). Modulation of excitatory synaptic coupling facilitates synchronization and complex dynamics in a biophysical model of neuronal dynamics. </w:t>
      </w:r>
      <w:r>
        <w:rPr>
          <w:i/>
          <w:iCs/>
        </w:rPr>
        <w:t>Network: Computation in Neural Systems</w:t>
      </w:r>
      <w:r>
        <w:t xml:space="preserve">, </w:t>
      </w:r>
      <w:r>
        <w:rPr>
          <w:i/>
          <w:iCs/>
        </w:rPr>
        <w:t>14</w:t>
      </w:r>
      <w:r>
        <w:t>(4), 703–732. https://doi.org/10.1088/0954-898X_14_4_305</w:t>
      </w:r>
    </w:p>
    <w:p w14:paraId="543FDD9A" w14:textId="77777777" w:rsidR="00B85CEC" w:rsidRDefault="00B85CEC" w:rsidP="00B85CEC">
      <w:pPr>
        <w:pStyle w:val="Bibliography"/>
      </w:pPr>
      <w:r>
        <w:t xml:space="preserve">Brill, B., Heller, Y., &amp; Heller, R. (2018). Nonparametric Independence Tests and k-sample Tests for Large Sample Sizes Using Package HHG. </w:t>
      </w:r>
      <w:r>
        <w:rPr>
          <w:i/>
          <w:iCs/>
        </w:rPr>
        <w:t>The R Journal</w:t>
      </w:r>
      <w:r>
        <w:t xml:space="preserve">, </w:t>
      </w:r>
      <w:r>
        <w:rPr>
          <w:i/>
          <w:iCs/>
        </w:rPr>
        <w:t>10</w:t>
      </w:r>
      <w:r>
        <w:t>(1), 424. https://doi.org/10.32614/RJ-2018-008</w:t>
      </w:r>
    </w:p>
    <w:p w14:paraId="31254819" w14:textId="77777777" w:rsidR="00B85CEC" w:rsidRDefault="00B85CEC" w:rsidP="00B85CEC">
      <w:pPr>
        <w:pStyle w:val="Bibliography"/>
      </w:pPr>
      <w:proofErr w:type="spellStart"/>
      <w:r>
        <w:t>Butz</w:t>
      </w:r>
      <w:proofErr w:type="spellEnd"/>
      <w:r>
        <w:t xml:space="preserve">, M., </w:t>
      </w:r>
      <w:proofErr w:type="spellStart"/>
      <w:r>
        <w:t>Wörgötter</w:t>
      </w:r>
      <w:proofErr w:type="spellEnd"/>
      <w:r>
        <w:t xml:space="preserve">, F., &amp; van </w:t>
      </w:r>
      <w:proofErr w:type="spellStart"/>
      <w:r>
        <w:t>Ooyen</w:t>
      </w:r>
      <w:proofErr w:type="spellEnd"/>
      <w:r>
        <w:t xml:space="preserve">, A. (2009). Activity-dependent structural plasticity. </w:t>
      </w:r>
      <w:r>
        <w:rPr>
          <w:i/>
          <w:iCs/>
        </w:rPr>
        <w:t>Brain Research Reviews</w:t>
      </w:r>
      <w:r>
        <w:t xml:space="preserve">, </w:t>
      </w:r>
      <w:r>
        <w:rPr>
          <w:i/>
          <w:iCs/>
        </w:rPr>
        <w:t>60</w:t>
      </w:r>
      <w:r>
        <w:t>(2), 287–305. https://doi.org/10.1016/j.brainresrev.2008.12.023</w:t>
      </w:r>
    </w:p>
    <w:p w14:paraId="7E4BA7D1" w14:textId="77777777" w:rsidR="00B85CEC" w:rsidRDefault="00B85CEC" w:rsidP="00B85CEC">
      <w:pPr>
        <w:pStyle w:val="Bibliography"/>
      </w:pPr>
      <w:proofErr w:type="spellStart"/>
      <w:r>
        <w:t>Chehelcheraghi</w:t>
      </w:r>
      <w:proofErr w:type="spellEnd"/>
      <w:r>
        <w:t xml:space="preserve">, M., Leeuwen, C. van, </w:t>
      </w:r>
      <w:proofErr w:type="spellStart"/>
      <w:r>
        <w:t>Steur</w:t>
      </w:r>
      <w:proofErr w:type="spellEnd"/>
      <w:r>
        <w:t xml:space="preserve">, E., &amp; Nakatani, C. (2017). A neural mass model of cross frequency coupling. </w:t>
      </w:r>
      <w:r>
        <w:rPr>
          <w:i/>
          <w:iCs/>
        </w:rPr>
        <w:t>PLOS ONE</w:t>
      </w:r>
      <w:r>
        <w:t xml:space="preserve">, </w:t>
      </w:r>
      <w:r>
        <w:rPr>
          <w:i/>
          <w:iCs/>
        </w:rPr>
        <w:t>12</w:t>
      </w:r>
      <w:r>
        <w:t>(4), e0173776. https://doi.org/10.1371/journal.pone.0173776</w:t>
      </w:r>
    </w:p>
    <w:p w14:paraId="3771FABB" w14:textId="77777777" w:rsidR="00B85CEC" w:rsidRDefault="00B85CEC" w:rsidP="00B85CEC">
      <w:pPr>
        <w:pStyle w:val="Bibliography"/>
      </w:pPr>
      <w:proofErr w:type="spellStart"/>
      <w:r>
        <w:t>Chehelcheraghi</w:t>
      </w:r>
      <w:proofErr w:type="spellEnd"/>
      <w:r>
        <w:t xml:space="preserve">, M., Nakatani, C., </w:t>
      </w:r>
      <w:proofErr w:type="spellStart"/>
      <w:r>
        <w:t>Steur</w:t>
      </w:r>
      <w:proofErr w:type="spellEnd"/>
      <w:r>
        <w:t xml:space="preserve">, E., &amp; van Leeuwen, C. (2016). A neural mass model of phase–amplitude coupling. </w:t>
      </w:r>
      <w:r>
        <w:rPr>
          <w:i/>
          <w:iCs/>
        </w:rPr>
        <w:t>Biological Cybernetics</w:t>
      </w:r>
      <w:r>
        <w:t xml:space="preserve">, </w:t>
      </w:r>
      <w:r>
        <w:rPr>
          <w:i/>
          <w:iCs/>
        </w:rPr>
        <w:t>110</w:t>
      </w:r>
      <w:r>
        <w:t>(2), 171–192. https://doi.org/10.1007/s00422-016-0687-5</w:t>
      </w:r>
    </w:p>
    <w:p w14:paraId="2AACB0E0" w14:textId="77777777" w:rsidR="00B85CEC" w:rsidRDefault="00B85CEC" w:rsidP="00B85CEC">
      <w:pPr>
        <w:pStyle w:val="Bibliography"/>
      </w:pPr>
      <w:proofErr w:type="spellStart"/>
      <w:r>
        <w:lastRenderedPageBreak/>
        <w:t>Clauset</w:t>
      </w:r>
      <w:proofErr w:type="spellEnd"/>
      <w:r>
        <w:t xml:space="preserve">, A., Newman, M. E. J., &amp; Moore, C. (2004). Finding community structure in very large networks. </w:t>
      </w:r>
      <w:r>
        <w:rPr>
          <w:i/>
          <w:iCs/>
        </w:rPr>
        <w:t>Physical Review E</w:t>
      </w:r>
      <w:r>
        <w:t xml:space="preserve">, </w:t>
      </w:r>
      <w:r>
        <w:rPr>
          <w:i/>
          <w:iCs/>
        </w:rPr>
        <w:t>70</w:t>
      </w:r>
      <w:r>
        <w:t>(6), 066111. https://doi.org/10.1103/PhysRevE.70.066111</w:t>
      </w:r>
    </w:p>
    <w:p w14:paraId="3E0A4C27" w14:textId="77777777" w:rsidR="00B85CEC" w:rsidRDefault="00B85CEC" w:rsidP="00B85CEC">
      <w:pPr>
        <w:pStyle w:val="Bibliography"/>
      </w:pPr>
      <w:r>
        <w:t xml:space="preserve">Costa, L. da F., Rodrigues, F. A., </w:t>
      </w:r>
      <w:proofErr w:type="spellStart"/>
      <w:r>
        <w:t>Travieso</w:t>
      </w:r>
      <w:proofErr w:type="spellEnd"/>
      <w:r>
        <w:t xml:space="preserve">, G., &amp; Villas Boas, P. R. (2007). Characterization of complex networks: A survey of measurements. </w:t>
      </w:r>
      <w:r>
        <w:rPr>
          <w:i/>
          <w:iCs/>
        </w:rPr>
        <w:t>Advances in Physics</w:t>
      </w:r>
      <w:r>
        <w:t xml:space="preserve">, </w:t>
      </w:r>
      <w:r>
        <w:rPr>
          <w:i/>
          <w:iCs/>
        </w:rPr>
        <w:t>56</w:t>
      </w:r>
      <w:r>
        <w:t>(1), 167–242. https://doi.org/10.1080/00018730601170527</w:t>
      </w:r>
    </w:p>
    <w:p w14:paraId="2C1858A6" w14:textId="77777777" w:rsidR="00B85CEC" w:rsidRDefault="00B85CEC" w:rsidP="00B85CEC">
      <w:pPr>
        <w:pStyle w:val="Bibliography"/>
      </w:pPr>
      <w:proofErr w:type="spellStart"/>
      <w:r>
        <w:t>Csardi</w:t>
      </w:r>
      <w:proofErr w:type="spellEnd"/>
      <w:r>
        <w:t xml:space="preserve">, G., &amp; </w:t>
      </w:r>
      <w:proofErr w:type="spellStart"/>
      <w:r>
        <w:t>Nepusz</w:t>
      </w:r>
      <w:proofErr w:type="spellEnd"/>
      <w:r>
        <w:t xml:space="preserve">, T. (2006). The igraph software package for complex network research. </w:t>
      </w:r>
      <w:proofErr w:type="spellStart"/>
      <w:r>
        <w:rPr>
          <w:i/>
          <w:iCs/>
        </w:rPr>
        <w:t>InterJournal</w:t>
      </w:r>
      <w:proofErr w:type="spellEnd"/>
      <w:r>
        <w:t xml:space="preserve">, </w:t>
      </w:r>
      <w:r>
        <w:rPr>
          <w:i/>
          <w:iCs/>
        </w:rPr>
        <w:t>Complex Systems</w:t>
      </w:r>
      <w:r>
        <w:t>, 1695.</w:t>
      </w:r>
    </w:p>
    <w:p w14:paraId="3D0DA209" w14:textId="77777777" w:rsidR="00B85CEC" w:rsidRDefault="00B85CEC" w:rsidP="00B85CEC">
      <w:pPr>
        <w:pStyle w:val="Bibliography"/>
      </w:pPr>
      <w:r>
        <w:t xml:space="preserve">David, O., &amp; </w:t>
      </w:r>
      <w:proofErr w:type="spellStart"/>
      <w:r>
        <w:t>Friston</w:t>
      </w:r>
      <w:proofErr w:type="spellEnd"/>
      <w:r>
        <w:t xml:space="preserve">, K. J. (2003). A neural mass model for MEG/EEG: Coupling and neuronal dynamics. </w:t>
      </w:r>
      <w:proofErr w:type="spellStart"/>
      <w:r>
        <w:rPr>
          <w:i/>
          <w:iCs/>
        </w:rPr>
        <w:t>NeuroImage</w:t>
      </w:r>
      <w:proofErr w:type="spellEnd"/>
      <w:r>
        <w:t xml:space="preserve">, </w:t>
      </w:r>
      <w:r>
        <w:rPr>
          <w:i/>
          <w:iCs/>
        </w:rPr>
        <w:t>20</w:t>
      </w:r>
      <w:r>
        <w:t>(3), 1743–1755. https://doi.org/10.1016/j.neuroimage.2003.07.015</w:t>
      </w:r>
    </w:p>
    <w:p w14:paraId="4F0E02EB" w14:textId="77777777" w:rsidR="00B85CEC" w:rsidRDefault="00B85CEC" w:rsidP="00B85CEC">
      <w:pPr>
        <w:pStyle w:val="Bibliography"/>
      </w:pPr>
      <w:r>
        <w:t xml:space="preserve">Gong, P., &amp; van Leeuwen, C. (2003). Emergence of scale-free network with chaotic units. </w:t>
      </w:r>
      <w:proofErr w:type="spellStart"/>
      <w:r>
        <w:rPr>
          <w:i/>
          <w:iCs/>
        </w:rPr>
        <w:t>Physica</w:t>
      </w:r>
      <w:proofErr w:type="spellEnd"/>
      <w:r>
        <w:rPr>
          <w:i/>
          <w:iCs/>
        </w:rPr>
        <w:t xml:space="preserve"> A: Statistical Mechanics and Its Applications</w:t>
      </w:r>
      <w:r>
        <w:t xml:space="preserve">, </w:t>
      </w:r>
      <w:r>
        <w:rPr>
          <w:i/>
          <w:iCs/>
        </w:rPr>
        <w:t>321</w:t>
      </w:r>
      <w:r>
        <w:t>(3), 679–688. https://doi.org/10.1016/S0378-</w:t>
      </w:r>
      <w:proofErr w:type="gramStart"/>
      <w:r>
        <w:t>4371(</w:t>
      </w:r>
      <w:proofErr w:type="gramEnd"/>
      <w:r>
        <w:t>02)01735-1</w:t>
      </w:r>
    </w:p>
    <w:p w14:paraId="6792CE6E" w14:textId="77777777" w:rsidR="00B85CEC" w:rsidRDefault="00B85CEC" w:rsidP="00B85CEC">
      <w:pPr>
        <w:pStyle w:val="Bibliography"/>
      </w:pPr>
      <w:r>
        <w:t xml:space="preserve">Gong, P., &amp; van Leeuwen, C. (2004). Evolution to a small-world network with chaotic units. </w:t>
      </w:r>
      <w:r>
        <w:rPr>
          <w:i/>
          <w:iCs/>
        </w:rPr>
        <w:t>EPL (</w:t>
      </w:r>
      <w:proofErr w:type="spellStart"/>
      <w:r>
        <w:rPr>
          <w:i/>
          <w:iCs/>
        </w:rPr>
        <w:t>Europhysics</w:t>
      </w:r>
      <w:proofErr w:type="spellEnd"/>
      <w:r>
        <w:rPr>
          <w:i/>
          <w:iCs/>
        </w:rPr>
        <w:t xml:space="preserve"> Letters)</w:t>
      </w:r>
      <w:r>
        <w:t xml:space="preserve">, </w:t>
      </w:r>
      <w:r>
        <w:rPr>
          <w:i/>
          <w:iCs/>
        </w:rPr>
        <w:t>67</w:t>
      </w:r>
      <w:r>
        <w:t>(2), 328. https://doi.org/10.1209/epl/i2003-10287-7</w:t>
      </w:r>
    </w:p>
    <w:p w14:paraId="060642BB" w14:textId="77777777" w:rsidR="00B85CEC" w:rsidRDefault="00B85CEC" w:rsidP="00B85CEC">
      <w:pPr>
        <w:pStyle w:val="Bibliography"/>
      </w:pPr>
      <w:r>
        <w:t xml:space="preserve">Heller, R., Heller, Y., &amp; </w:t>
      </w:r>
      <w:proofErr w:type="spellStart"/>
      <w:r>
        <w:t>Gorfine</w:t>
      </w:r>
      <w:proofErr w:type="spellEnd"/>
      <w:r>
        <w:t xml:space="preserve">, M. (2013). A consistent multivariate test of association based on ranks of distances. </w:t>
      </w:r>
      <w:proofErr w:type="spellStart"/>
      <w:r>
        <w:rPr>
          <w:i/>
          <w:iCs/>
        </w:rPr>
        <w:t>Biometrika</w:t>
      </w:r>
      <w:proofErr w:type="spellEnd"/>
      <w:r>
        <w:t xml:space="preserve">, </w:t>
      </w:r>
      <w:r>
        <w:rPr>
          <w:i/>
          <w:iCs/>
        </w:rPr>
        <w:t>100</w:t>
      </w:r>
      <w:r>
        <w:t>(2), 503–510. https://doi.org/10.1093/biomet/ass070</w:t>
      </w:r>
    </w:p>
    <w:p w14:paraId="393AC192" w14:textId="77777777" w:rsidR="00B85CEC" w:rsidRDefault="00B85CEC" w:rsidP="00B85CEC">
      <w:pPr>
        <w:pStyle w:val="Bibliography"/>
      </w:pPr>
      <w:proofErr w:type="spellStart"/>
      <w:r>
        <w:t>Hellrigel</w:t>
      </w:r>
      <w:proofErr w:type="spellEnd"/>
      <w:r>
        <w:t xml:space="preserve">, S., </w:t>
      </w:r>
      <w:proofErr w:type="spellStart"/>
      <w:r>
        <w:t>Jarman</w:t>
      </w:r>
      <w:proofErr w:type="spellEnd"/>
      <w:r>
        <w:t xml:space="preserve">, N., &amp; van Leeuwen, C. (2019). Adaptive rewiring in weighted networks. </w:t>
      </w:r>
      <w:r>
        <w:rPr>
          <w:i/>
          <w:iCs/>
        </w:rPr>
        <w:t>Cognitive Systems Research</w:t>
      </w:r>
      <w:r>
        <w:t xml:space="preserve">, </w:t>
      </w:r>
      <w:r>
        <w:rPr>
          <w:i/>
          <w:iCs/>
        </w:rPr>
        <w:t>55</w:t>
      </w:r>
      <w:r>
        <w:t>, 205–218. https://doi.org/10.1016/j.cogsys.2019.02.004</w:t>
      </w:r>
    </w:p>
    <w:p w14:paraId="1E20DC60" w14:textId="77777777" w:rsidR="00B85CEC" w:rsidRDefault="00B85CEC" w:rsidP="00B85CEC">
      <w:pPr>
        <w:pStyle w:val="Bibliography"/>
      </w:pPr>
      <w:proofErr w:type="spellStart"/>
      <w:r>
        <w:t>Jarman</w:t>
      </w:r>
      <w:proofErr w:type="spellEnd"/>
      <w:r>
        <w:t xml:space="preserve">, N., </w:t>
      </w:r>
      <w:proofErr w:type="spellStart"/>
      <w:r>
        <w:t>Steur</w:t>
      </w:r>
      <w:proofErr w:type="spellEnd"/>
      <w:r>
        <w:t xml:space="preserve">, E., </w:t>
      </w:r>
      <w:proofErr w:type="spellStart"/>
      <w:r>
        <w:t>Trengove</w:t>
      </w:r>
      <w:proofErr w:type="spellEnd"/>
      <w:r>
        <w:t xml:space="preserve">, C., </w:t>
      </w:r>
      <w:proofErr w:type="spellStart"/>
      <w:r>
        <w:t>Tyukin</w:t>
      </w:r>
      <w:proofErr w:type="spellEnd"/>
      <w:r>
        <w:t>, I. Y., &amp; van Leeuwen, C. (2017). Self-</w:t>
      </w:r>
      <w:proofErr w:type="spellStart"/>
      <w:r>
        <w:t>organisation</w:t>
      </w:r>
      <w:proofErr w:type="spellEnd"/>
      <w:r>
        <w:t xml:space="preserve"> of small-world networks by adaptive rewiring in response to graph </w:t>
      </w:r>
      <w:r>
        <w:lastRenderedPageBreak/>
        <w:t xml:space="preserve">diffusion. </w:t>
      </w:r>
      <w:r>
        <w:rPr>
          <w:i/>
          <w:iCs/>
        </w:rPr>
        <w:t>Scientific Reports</w:t>
      </w:r>
      <w:r>
        <w:t xml:space="preserve">, </w:t>
      </w:r>
      <w:r>
        <w:rPr>
          <w:i/>
          <w:iCs/>
        </w:rPr>
        <w:t>7</w:t>
      </w:r>
      <w:r>
        <w:t>(1), 13158. https://doi.org/10.1038/s41598-017-12589-9</w:t>
      </w:r>
    </w:p>
    <w:p w14:paraId="6DB31CA6" w14:textId="77777777" w:rsidR="00B85CEC" w:rsidRDefault="00B85CEC" w:rsidP="00B85CEC">
      <w:pPr>
        <w:pStyle w:val="Bibliography"/>
      </w:pPr>
      <w:proofErr w:type="spellStart"/>
      <w:r>
        <w:t>Jarman</w:t>
      </w:r>
      <w:proofErr w:type="spellEnd"/>
      <w:r>
        <w:t xml:space="preserve">, N., </w:t>
      </w:r>
      <w:proofErr w:type="spellStart"/>
      <w:r>
        <w:t>Trengove</w:t>
      </w:r>
      <w:proofErr w:type="spellEnd"/>
      <w:r>
        <w:t xml:space="preserve">, C., </w:t>
      </w:r>
      <w:proofErr w:type="spellStart"/>
      <w:r>
        <w:t>Steur</w:t>
      </w:r>
      <w:proofErr w:type="spellEnd"/>
      <w:r>
        <w:t xml:space="preserve">, E., </w:t>
      </w:r>
      <w:proofErr w:type="spellStart"/>
      <w:r>
        <w:t>Tyukin</w:t>
      </w:r>
      <w:proofErr w:type="spellEnd"/>
      <w:r>
        <w:t xml:space="preserve">, I., &amp; van Leeuwen, C. (2014). Spatially constrained adaptive rewiring in cortical networks creates spatially modular small world architectures. </w:t>
      </w:r>
      <w:r>
        <w:rPr>
          <w:i/>
          <w:iCs/>
        </w:rPr>
        <w:t xml:space="preserve">Cognitive </w:t>
      </w:r>
      <w:proofErr w:type="spellStart"/>
      <w:r>
        <w:rPr>
          <w:i/>
          <w:iCs/>
        </w:rPr>
        <w:t>Neurodynamics</w:t>
      </w:r>
      <w:proofErr w:type="spellEnd"/>
      <w:r>
        <w:t xml:space="preserve">, </w:t>
      </w:r>
      <w:r>
        <w:rPr>
          <w:i/>
          <w:iCs/>
        </w:rPr>
        <w:t>8</w:t>
      </w:r>
      <w:r>
        <w:t>(6), 479–497. https://doi.org/10.1007/s11571-014-9288-y</w:t>
      </w:r>
    </w:p>
    <w:p w14:paraId="0B5EFAFA" w14:textId="77777777" w:rsidR="00B85CEC" w:rsidRDefault="00B85CEC" w:rsidP="00B85CEC">
      <w:pPr>
        <w:pStyle w:val="Bibliography"/>
      </w:pPr>
      <w:proofErr w:type="spellStart"/>
      <w:r>
        <w:t>Jurman</w:t>
      </w:r>
      <w:proofErr w:type="spellEnd"/>
      <w:r>
        <w:t xml:space="preserve">, G., </w:t>
      </w:r>
      <w:proofErr w:type="spellStart"/>
      <w:r>
        <w:t>Riccadonna</w:t>
      </w:r>
      <w:proofErr w:type="spellEnd"/>
      <w:r>
        <w:t xml:space="preserve">, S., </w:t>
      </w:r>
      <w:proofErr w:type="spellStart"/>
      <w:r>
        <w:t>Visintainer</w:t>
      </w:r>
      <w:proofErr w:type="spellEnd"/>
      <w:r>
        <w:t xml:space="preserve">, R., &amp; </w:t>
      </w:r>
      <w:proofErr w:type="spellStart"/>
      <w:r>
        <w:t>Furlanello</w:t>
      </w:r>
      <w:proofErr w:type="spellEnd"/>
      <w:r>
        <w:t xml:space="preserve">, C. (2009). Canberra distance on ranked lists. </w:t>
      </w:r>
      <w:r>
        <w:rPr>
          <w:i/>
          <w:iCs/>
        </w:rPr>
        <w:t>Proceedings of Advances in Ranking NIPS 09 Workshop</w:t>
      </w:r>
      <w:r>
        <w:t>, 22–27.</w:t>
      </w:r>
    </w:p>
    <w:p w14:paraId="55CF073C" w14:textId="77777777" w:rsidR="00B85CEC" w:rsidRDefault="00B85CEC" w:rsidP="00B85CEC">
      <w:pPr>
        <w:pStyle w:val="Bibliography"/>
      </w:pPr>
      <w:r>
        <w:t xml:space="preserve">Kaneko, K. (1992). Overview of coupled map lattices. </w:t>
      </w:r>
      <w:r>
        <w:rPr>
          <w:i/>
          <w:iCs/>
        </w:rPr>
        <w:t>Chaos: An Interdisciplinary Journal of Nonlinear Science</w:t>
      </w:r>
      <w:r>
        <w:t xml:space="preserve">, </w:t>
      </w:r>
      <w:r>
        <w:rPr>
          <w:i/>
          <w:iCs/>
        </w:rPr>
        <w:t>2</w:t>
      </w:r>
      <w:r>
        <w:t>(3), 279–282. https://doi.org/10.1063/1.165869</w:t>
      </w:r>
    </w:p>
    <w:p w14:paraId="02556E67" w14:textId="77777777" w:rsidR="00B85CEC" w:rsidRDefault="00B85CEC" w:rsidP="00B85CEC">
      <w:pPr>
        <w:pStyle w:val="Bibliography"/>
      </w:pPr>
      <w:proofErr w:type="spellStart"/>
      <w:r>
        <w:t>Meunier</w:t>
      </w:r>
      <w:proofErr w:type="spellEnd"/>
      <w:r>
        <w:t xml:space="preserve">, D., </w:t>
      </w:r>
      <w:proofErr w:type="spellStart"/>
      <w:r>
        <w:t>Lambiotte</w:t>
      </w:r>
      <w:proofErr w:type="spellEnd"/>
      <w:r>
        <w:t xml:space="preserve">, R., &amp; </w:t>
      </w:r>
      <w:proofErr w:type="spellStart"/>
      <w:r>
        <w:t>Bullmore</w:t>
      </w:r>
      <w:proofErr w:type="spellEnd"/>
      <w:r>
        <w:t xml:space="preserve">, E. T. (2010). Modular and Hierarchically Modular Organization of Brain Networks. </w:t>
      </w:r>
      <w:r>
        <w:rPr>
          <w:i/>
          <w:iCs/>
        </w:rPr>
        <w:t>Frontiers in Neuroscience</w:t>
      </w:r>
      <w:r>
        <w:t xml:space="preserve">, </w:t>
      </w:r>
      <w:r>
        <w:rPr>
          <w:i/>
          <w:iCs/>
        </w:rPr>
        <w:t>4</w:t>
      </w:r>
      <w:r>
        <w:t>. https://doi.org/10.3389/fnins.2010.00200</w:t>
      </w:r>
    </w:p>
    <w:p w14:paraId="22792496" w14:textId="77777777" w:rsidR="00B85CEC" w:rsidRDefault="00B85CEC" w:rsidP="00B85CEC">
      <w:pPr>
        <w:pStyle w:val="Bibliography"/>
      </w:pPr>
      <w:r>
        <w:t xml:space="preserve">Newman, M. E. J. (2003). Mixing patterns in networks. </w:t>
      </w:r>
      <w:r>
        <w:rPr>
          <w:i/>
          <w:iCs/>
        </w:rPr>
        <w:t>Physical Review E</w:t>
      </w:r>
      <w:r>
        <w:t xml:space="preserve">, </w:t>
      </w:r>
      <w:r>
        <w:rPr>
          <w:i/>
          <w:iCs/>
        </w:rPr>
        <w:t>67</w:t>
      </w:r>
      <w:r>
        <w:t>(2), 026126. https://doi.org/10.1103/PhysRevE.67.026126</w:t>
      </w:r>
    </w:p>
    <w:p w14:paraId="1C7D46B1" w14:textId="77777777" w:rsidR="00B85CEC" w:rsidRDefault="00B85CEC" w:rsidP="00B85CEC">
      <w:pPr>
        <w:pStyle w:val="Bibliography"/>
      </w:pPr>
      <w:r>
        <w:t xml:space="preserve">Newman, M. E. J. (2006). Modularity and community structure in networks. </w:t>
      </w:r>
      <w:r>
        <w:rPr>
          <w:i/>
          <w:iCs/>
        </w:rPr>
        <w:t>Proceedings of the National Academy of Sciences</w:t>
      </w:r>
      <w:r>
        <w:t xml:space="preserve">, </w:t>
      </w:r>
      <w:r>
        <w:rPr>
          <w:i/>
          <w:iCs/>
        </w:rPr>
        <w:t>103</w:t>
      </w:r>
      <w:r>
        <w:t>(23), 8577–8582. https://doi.org/10.1073/pnas.0601602103</w:t>
      </w:r>
    </w:p>
    <w:p w14:paraId="0D0DC7A0" w14:textId="77777777" w:rsidR="00B85CEC" w:rsidRDefault="00B85CEC" w:rsidP="00B85CEC">
      <w:pPr>
        <w:pStyle w:val="Bibliography"/>
      </w:pPr>
      <w:r>
        <w:t xml:space="preserve">Papadopoulos, L., Kim, J. Z., </w:t>
      </w:r>
      <w:proofErr w:type="spellStart"/>
      <w:r>
        <w:t>Kurths</w:t>
      </w:r>
      <w:proofErr w:type="spellEnd"/>
      <w:r>
        <w:t xml:space="preserve">, J., &amp; Bassett, D. S. (2017). Development of structural correlations and synchronization from adaptive rewiring in networks of </w:t>
      </w:r>
      <w:proofErr w:type="spellStart"/>
      <w:r>
        <w:t>Kuramoto</w:t>
      </w:r>
      <w:proofErr w:type="spellEnd"/>
      <w:r>
        <w:t xml:space="preserve"> oscillators. </w:t>
      </w:r>
      <w:r>
        <w:rPr>
          <w:i/>
          <w:iCs/>
        </w:rPr>
        <w:t>Chaos: An Interdisciplinary Journal of Nonlinear Science</w:t>
      </w:r>
      <w:r>
        <w:t xml:space="preserve">, </w:t>
      </w:r>
      <w:r>
        <w:rPr>
          <w:i/>
          <w:iCs/>
        </w:rPr>
        <w:t>27</w:t>
      </w:r>
      <w:r>
        <w:t>(7), 073115. https://doi.org/10.1063/1.4994819</w:t>
      </w:r>
    </w:p>
    <w:p w14:paraId="64AFF800" w14:textId="77777777" w:rsidR="00B85CEC" w:rsidRDefault="00B85CEC" w:rsidP="00B85CEC">
      <w:pPr>
        <w:pStyle w:val="Bibliography"/>
      </w:pPr>
      <w:r>
        <w:t xml:space="preserve">R Core Team. (2019). </w:t>
      </w:r>
      <w:r>
        <w:rPr>
          <w:i/>
          <w:iCs/>
        </w:rPr>
        <w:t>R: A language and environment for statistical computing</w:t>
      </w:r>
      <w:r>
        <w:t>. https://www.R-project.org/</w:t>
      </w:r>
    </w:p>
    <w:p w14:paraId="4DC9FEA7" w14:textId="77777777" w:rsidR="00B85CEC" w:rsidRDefault="00B85CEC" w:rsidP="00B85CEC">
      <w:pPr>
        <w:pStyle w:val="Bibliography"/>
      </w:pPr>
      <w:proofErr w:type="spellStart"/>
      <w:r>
        <w:lastRenderedPageBreak/>
        <w:t>Rubinov</w:t>
      </w:r>
      <w:proofErr w:type="spellEnd"/>
      <w:r>
        <w:t xml:space="preserve">, M., </w:t>
      </w:r>
      <w:proofErr w:type="spellStart"/>
      <w:r>
        <w:t>Sporns</w:t>
      </w:r>
      <w:proofErr w:type="spellEnd"/>
      <w:r>
        <w:t xml:space="preserve">, O., van Leeuwen, C., &amp; </w:t>
      </w:r>
      <w:proofErr w:type="spellStart"/>
      <w:r>
        <w:t>Breakspear</w:t>
      </w:r>
      <w:proofErr w:type="spellEnd"/>
      <w:r>
        <w:t xml:space="preserve">, M. (2009). Symbiotic relationship between brain structure and dynamics. </w:t>
      </w:r>
      <w:r>
        <w:rPr>
          <w:i/>
          <w:iCs/>
        </w:rPr>
        <w:t>BMC Neuroscience</w:t>
      </w:r>
      <w:r>
        <w:t xml:space="preserve">, </w:t>
      </w:r>
      <w:r>
        <w:rPr>
          <w:i/>
          <w:iCs/>
        </w:rPr>
        <w:t>10</w:t>
      </w:r>
      <w:r>
        <w:t>(1), 55. https://doi.org/10.1186/1471-2202-10-55</w:t>
      </w:r>
    </w:p>
    <w:p w14:paraId="593B20A9" w14:textId="77777777" w:rsidR="00B85CEC" w:rsidRDefault="00B85CEC" w:rsidP="00B85CEC">
      <w:pPr>
        <w:pStyle w:val="Bibliography"/>
      </w:pPr>
      <w:proofErr w:type="spellStart"/>
      <w:r>
        <w:t>Sotero</w:t>
      </w:r>
      <w:proofErr w:type="spellEnd"/>
      <w:r>
        <w:t>, R. C., Trujillo-</w:t>
      </w:r>
      <w:proofErr w:type="spellStart"/>
      <w:r>
        <w:t>Barreto</w:t>
      </w:r>
      <w:proofErr w:type="spellEnd"/>
      <w:r>
        <w:t xml:space="preserve">, N. J., </w:t>
      </w:r>
      <w:proofErr w:type="spellStart"/>
      <w:r>
        <w:t>Iturria</w:t>
      </w:r>
      <w:proofErr w:type="spellEnd"/>
      <w:r>
        <w:t xml:space="preserve">-Medina, Y., </w:t>
      </w:r>
      <w:proofErr w:type="spellStart"/>
      <w:r>
        <w:t>Carbonell</w:t>
      </w:r>
      <w:proofErr w:type="spellEnd"/>
      <w:r>
        <w:t xml:space="preserve">, F., &amp; Jimenez, J. C. (2007). Realistically Coupled Neural Mass Models Can Generate EEG Rhythms. </w:t>
      </w:r>
      <w:r>
        <w:rPr>
          <w:i/>
          <w:iCs/>
        </w:rPr>
        <w:t>Neural Computation</w:t>
      </w:r>
      <w:r>
        <w:t xml:space="preserve">, </w:t>
      </w:r>
      <w:r>
        <w:rPr>
          <w:i/>
          <w:iCs/>
        </w:rPr>
        <w:t>19</w:t>
      </w:r>
      <w:r>
        <w:t>(2), 478–512. https://doi.org/10.1162/neco.2007.19.2.478</w:t>
      </w:r>
    </w:p>
    <w:p w14:paraId="4C60E4FC" w14:textId="77777777" w:rsidR="00B85CEC" w:rsidRDefault="00B85CEC" w:rsidP="00B85CEC">
      <w:pPr>
        <w:pStyle w:val="Bibliography"/>
      </w:pPr>
      <w:proofErr w:type="spellStart"/>
      <w:r>
        <w:t>Sporns</w:t>
      </w:r>
      <w:proofErr w:type="spellEnd"/>
      <w:r>
        <w:t xml:space="preserve">, O., &amp; </w:t>
      </w:r>
      <w:proofErr w:type="spellStart"/>
      <w:r>
        <w:t>Zwi</w:t>
      </w:r>
      <w:proofErr w:type="spellEnd"/>
      <w:r>
        <w:t xml:space="preserve">, J. D. (2004). The small world of the cerebral cortex. </w:t>
      </w:r>
      <w:proofErr w:type="spellStart"/>
      <w:r>
        <w:rPr>
          <w:i/>
          <w:iCs/>
        </w:rPr>
        <w:t>Neuroinformatics</w:t>
      </w:r>
      <w:proofErr w:type="spellEnd"/>
      <w:r>
        <w:t xml:space="preserve">, </w:t>
      </w:r>
      <w:r>
        <w:rPr>
          <w:i/>
          <w:iCs/>
        </w:rPr>
        <w:t>2</w:t>
      </w:r>
      <w:r>
        <w:t>(2), 145–162. https://doi.org/10.1385/NI:2:2:145</w:t>
      </w:r>
    </w:p>
    <w:p w14:paraId="3C3D7F79" w14:textId="77777777" w:rsidR="00B85CEC" w:rsidRDefault="00B85CEC" w:rsidP="00B85CEC">
      <w:pPr>
        <w:pStyle w:val="Bibliography"/>
      </w:pPr>
      <w:proofErr w:type="gramStart"/>
      <w:r>
        <w:t>van</w:t>
      </w:r>
      <w:proofErr w:type="gramEnd"/>
      <w:r>
        <w:t xml:space="preserve"> den Berg, D., Gong, P., </w:t>
      </w:r>
      <w:proofErr w:type="spellStart"/>
      <w:r>
        <w:t>Breakspear</w:t>
      </w:r>
      <w:proofErr w:type="spellEnd"/>
      <w:r>
        <w:t xml:space="preserve">, M., &amp; van Leeuwen, C. (2012). Fragmentation: Loss of global coherence or breakdown of modularity in functional brain architecture? </w:t>
      </w:r>
      <w:r>
        <w:rPr>
          <w:i/>
          <w:iCs/>
        </w:rPr>
        <w:t>Frontiers in Systems Neuroscience</w:t>
      </w:r>
      <w:r>
        <w:t xml:space="preserve">, </w:t>
      </w:r>
      <w:r>
        <w:rPr>
          <w:i/>
          <w:iCs/>
        </w:rPr>
        <w:t>6</w:t>
      </w:r>
      <w:r>
        <w:t>. https://doi.org/10.3389/fnsys.2012.00020</w:t>
      </w:r>
    </w:p>
    <w:p w14:paraId="1E501C53" w14:textId="77777777" w:rsidR="00B85CEC" w:rsidRDefault="00B85CEC" w:rsidP="00B85CEC">
      <w:pPr>
        <w:pStyle w:val="Bibliography"/>
      </w:pPr>
      <w:proofErr w:type="gramStart"/>
      <w:r>
        <w:t>van</w:t>
      </w:r>
      <w:proofErr w:type="gramEnd"/>
      <w:r>
        <w:t xml:space="preserve"> den Berg, D., &amp; van Leeuwen, C. (2004). Adaptive rewiring in chaotic networks renders small-world connectivity with consistent clusters. </w:t>
      </w:r>
      <w:r>
        <w:rPr>
          <w:i/>
          <w:iCs/>
        </w:rPr>
        <w:t>EPL (</w:t>
      </w:r>
      <w:proofErr w:type="spellStart"/>
      <w:r>
        <w:rPr>
          <w:i/>
          <w:iCs/>
        </w:rPr>
        <w:t>Europhysics</w:t>
      </w:r>
      <w:proofErr w:type="spellEnd"/>
      <w:r>
        <w:rPr>
          <w:i/>
          <w:iCs/>
        </w:rPr>
        <w:t xml:space="preserve"> Letters)</w:t>
      </w:r>
      <w:r>
        <w:t xml:space="preserve">, </w:t>
      </w:r>
      <w:r>
        <w:rPr>
          <w:i/>
          <w:iCs/>
        </w:rPr>
        <w:t>65</w:t>
      </w:r>
      <w:r>
        <w:t>(4), 459. https://doi.org/10.1209/epl/i2003-10116-1</w:t>
      </w:r>
    </w:p>
    <w:p w14:paraId="025B6E0E" w14:textId="77777777" w:rsidR="00B85CEC" w:rsidRDefault="00B85CEC" w:rsidP="00B85CEC">
      <w:pPr>
        <w:pStyle w:val="Bibliography"/>
      </w:pPr>
      <w:proofErr w:type="gramStart"/>
      <w:r>
        <w:t>van</w:t>
      </w:r>
      <w:proofErr w:type="gramEnd"/>
      <w:r>
        <w:t xml:space="preserve"> den </w:t>
      </w:r>
      <w:proofErr w:type="spellStart"/>
      <w:r>
        <w:t>Heuvel</w:t>
      </w:r>
      <w:proofErr w:type="spellEnd"/>
      <w:r>
        <w:t xml:space="preserve">, M. P., &amp; </w:t>
      </w:r>
      <w:proofErr w:type="spellStart"/>
      <w:r>
        <w:t>Sporns</w:t>
      </w:r>
      <w:proofErr w:type="spellEnd"/>
      <w:r>
        <w:t xml:space="preserve">, O. (2011). Rich-Club Organization of the Human Connectome. </w:t>
      </w:r>
      <w:r>
        <w:rPr>
          <w:i/>
          <w:iCs/>
        </w:rPr>
        <w:t>Journal of Neuroscience</w:t>
      </w:r>
      <w:r>
        <w:t xml:space="preserve">, </w:t>
      </w:r>
      <w:r>
        <w:rPr>
          <w:i/>
          <w:iCs/>
        </w:rPr>
        <w:t>31</w:t>
      </w:r>
      <w:r>
        <w:t>(44), 15775–15786. https://doi.org/10.1523/JNEUROSCI.3539-11.2011</w:t>
      </w:r>
    </w:p>
    <w:p w14:paraId="0899B0A8" w14:textId="77777777" w:rsidR="00B85CEC" w:rsidRDefault="00B85CEC" w:rsidP="00B85CEC">
      <w:pPr>
        <w:pStyle w:val="Bibliography"/>
      </w:pPr>
      <w:proofErr w:type="gramStart"/>
      <w:r>
        <w:t>van</w:t>
      </w:r>
      <w:proofErr w:type="gramEnd"/>
      <w:r>
        <w:t xml:space="preserve"> Leeuwen, C., &amp; </w:t>
      </w:r>
      <w:proofErr w:type="spellStart"/>
      <w:r>
        <w:t>Raffone</w:t>
      </w:r>
      <w:proofErr w:type="spellEnd"/>
      <w:r>
        <w:t xml:space="preserve">, A. (2001). Coupled nonlinear maps as models of perceptual pattern and memory trace dynamics. </w:t>
      </w:r>
      <w:r>
        <w:rPr>
          <w:i/>
          <w:iCs/>
        </w:rPr>
        <w:t>Cognitive Processing</w:t>
      </w:r>
      <w:r>
        <w:t xml:space="preserve">, </w:t>
      </w:r>
      <w:r>
        <w:rPr>
          <w:i/>
          <w:iCs/>
        </w:rPr>
        <w:t>2</w:t>
      </w:r>
      <w:r>
        <w:t>, 67–116.</w:t>
      </w:r>
    </w:p>
    <w:p w14:paraId="0B1ADEE6" w14:textId="77777777" w:rsidR="00B85CEC" w:rsidRDefault="00B85CEC" w:rsidP="00B85CEC">
      <w:pPr>
        <w:pStyle w:val="Bibliography"/>
      </w:pPr>
      <w:proofErr w:type="gramStart"/>
      <w:r>
        <w:t>van</w:t>
      </w:r>
      <w:proofErr w:type="gramEnd"/>
      <w:r>
        <w:t xml:space="preserve"> Leeuwen, C., </w:t>
      </w:r>
      <w:proofErr w:type="spellStart"/>
      <w:r>
        <w:t>Steyvers</w:t>
      </w:r>
      <w:proofErr w:type="spellEnd"/>
      <w:r>
        <w:t xml:space="preserve">, M., &amp; </w:t>
      </w:r>
      <w:proofErr w:type="spellStart"/>
      <w:r>
        <w:t>Nooter</w:t>
      </w:r>
      <w:proofErr w:type="spellEnd"/>
      <w:r>
        <w:t xml:space="preserve">, M. (1997). Stability and Intermittency in Large-Scale Coupled Oscillator Models for Perceptual Segmentation. </w:t>
      </w:r>
      <w:r>
        <w:rPr>
          <w:i/>
          <w:iCs/>
        </w:rPr>
        <w:t>Journal of Mathematical Psychology</w:t>
      </w:r>
      <w:r>
        <w:t xml:space="preserve">, </w:t>
      </w:r>
      <w:r>
        <w:rPr>
          <w:i/>
          <w:iCs/>
        </w:rPr>
        <w:t>41</w:t>
      </w:r>
      <w:r>
        <w:t>(4), 319–344. https://doi.org/10.1006/jmps.1997.1177</w:t>
      </w:r>
    </w:p>
    <w:p w14:paraId="20E5DB10" w14:textId="77777777" w:rsidR="00B85CEC" w:rsidRDefault="00B85CEC" w:rsidP="00B85CEC">
      <w:pPr>
        <w:pStyle w:val="Bibliography"/>
      </w:pPr>
      <w:proofErr w:type="gramStart"/>
      <w:r>
        <w:t>van</w:t>
      </w:r>
      <w:proofErr w:type="gramEnd"/>
      <w:r>
        <w:t xml:space="preserve"> </w:t>
      </w:r>
      <w:proofErr w:type="spellStart"/>
      <w:r>
        <w:t>Strien</w:t>
      </w:r>
      <w:proofErr w:type="spellEnd"/>
      <w:r>
        <w:t xml:space="preserve">, S. J. (1987). </w:t>
      </w:r>
      <w:r>
        <w:rPr>
          <w:i/>
          <w:iCs/>
        </w:rPr>
        <w:t>Smooth Dynamics on the Interval (with an Emphasis on Unimodal Maps)</w:t>
      </w:r>
      <w:r>
        <w:t>. Delft University of Technology.</w:t>
      </w:r>
    </w:p>
    <w:p w14:paraId="2D11C444" w14:textId="77777777" w:rsidR="00B85CEC" w:rsidRDefault="00B85CEC" w:rsidP="00B85CEC">
      <w:pPr>
        <w:pStyle w:val="Bibliography"/>
      </w:pPr>
      <w:r>
        <w:lastRenderedPageBreak/>
        <w:t xml:space="preserve">Watson, C. G. (2019). </w:t>
      </w:r>
      <w:proofErr w:type="spellStart"/>
      <w:proofErr w:type="gramStart"/>
      <w:r>
        <w:rPr>
          <w:i/>
          <w:iCs/>
        </w:rPr>
        <w:t>brainGraph</w:t>
      </w:r>
      <w:proofErr w:type="spellEnd"/>
      <w:proofErr w:type="gramEnd"/>
      <w:r>
        <w:rPr>
          <w:i/>
          <w:iCs/>
        </w:rPr>
        <w:t>: Graph theory analysis of brain MRI data</w:t>
      </w:r>
      <w:r>
        <w:t>. https://github.com/cwatson/brainGraph</w:t>
      </w:r>
    </w:p>
    <w:p w14:paraId="1DA33448" w14:textId="77777777" w:rsidR="00B85CEC" w:rsidRDefault="00B85CEC" w:rsidP="00B85CEC">
      <w:pPr>
        <w:pStyle w:val="Bibliography"/>
      </w:pPr>
      <w:r>
        <w:t xml:space="preserve">Watts, D. J., &amp; </w:t>
      </w:r>
      <w:proofErr w:type="spellStart"/>
      <w:r>
        <w:t>Strogatz</w:t>
      </w:r>
      <w:proofErr w:type="spellEnd"/>
      <w:r>
        <w:t xml:space="preserve">, S. H. (1998). Collective dynamics of ‘small-world’ networks. </w:t>
      </w:r>
      <w:r>
        <w:rPr>
          <w:i/>
          <w:iCs/>
        </w:rPr>
        <w:t>Nature</w:t>
      </w:r>
      <w:r>
        <w:t xml:space="preserve">, </w:t>
      </w:r>
      <w:r>
        <w:rPr>
          <w:i/>
          <w:iCs/>
        </w:rPr>
        <w:t>393</w:t>
      </w:r>
      <w:r>
        <w:t>(6684), 440–442. https://doi.org/10.1038/30918</w:t>
      </w:r>
    </w:p>
    <w:p w14:paraId="19195DE3" w14:textId="77777777" w:rsidR="00B85CEC" w:rsidRDefault="00B85CEC" w:rsidP="00B85CEC">
      <w:pPr>
        <w:pStyle w:val="Bibliography"/>
      </w:pPr>
      <w:r>
        <w:t xml:space="preserve">Zhang, X., Ma, Z., Zhang, Z., Sun, Q., &amp; Yan, J. (2018). A Review of Community Detection Algorithms Based on Modularity Optimization. </w:t>
      </w:r>
      <w:r>
        <w:rPr>
          <w:i/>
          <w:iCs/>
        </w:rPr>
        <w:t>Journal of Physics: Conference Series</w:t>
      </w:r>
      <w:r>
        <w:t xml:space="preserve">, </w:t>
      </w:r>
      <w:r>
        <w:rPr>
          <w:i/>
          <w:iCs/>
        </w:rPr>
        <w:t>1069</w:t>
      </w:r>
      <w:r>
        <w:t>, 012123. https://doi.org/10.1088/1742-6596/1069/1/012123</w:t>
      </w:r>
    </w:p>
    <w:p w14:paraId="04BD4ABB" w14:textId="5EB73EE8" w:rsidR="00DE5E2F" w:rsidRDefault="00C6595A" w:rsidP="00B85CEC">
      <w:r>
        <w:rPr>
          <w:lang w:bidi="fa-IR"/>
        </w:rPr>
        <w:fldChar w:fldCharType="end"/>
      </w:r>
    </w:p>
    <w:p w14:paraId="6CE88CB9" w14:textId="77777777" w:rsidR="004F3890" w:rsidRPr="00112CD4" w:rsidRDefault="004F3890" w:rsidP="004F3890">
      <w:pPr>
        <w:pStyle w:val="bibitem"/>
        <w:widowControl/>
        <w:spacing w:line="276" w:lineRule="auto"/>
        <w:rPr>
          <w:sz w:val="24"/>
          <w:szCs w:val="24"/>
          <w:lang w:val="en-US"/>
        </w:rPr>
      </w:pPr>
    </w:p>
    <w:p w14:paraId="306B762A" w14:textId="77777777" w:rsidR="004F3890" w:rsidRPr="004F3890" w:rsidRDefault="004F3890" w:rsidP="00BE0CC8">
      <w:pPr>
        <w:rPr>
          <w:lang w:bidi="fa-IR"/>
        </w:rPr>
      </w:pPr>
    </w:p>
    <w:p w14:paraId="25A104E6" w14:textId="77777777" w:rsidR="00FB1368" w:rsidRDefault="00FB1368" w:rsidP="00FB1368">
      <w:pPr>
        <w:rPr>
          <w:lang w:bidi="fa-IR"/>
        </w:rPr>
      </w:pPr>
    </w:p>
    <w:p w14:paraId="2D45A4A7" w14:textId="77777777" w:rsidR="00301D59" w:rsidRDefault="00301D59">
      <w:pPr>
        <w:rPr>
          <w:rFonts w:asciiTheme="majorHAnsi" w:eastAsiaTheme="majorEastAsia" w:hAnsiTheme="majorHAnsi" w:cstheme="majorBidi"/>
        </w:rPr>
      </w:pPr>
      <w:r>
        <w:br w:type="page"/>
      </w:r>
    </w:p>
    <w:p w14:paraId="63CA5DE0" w14:textId="77777777" w:rsidR="009167C1" w:rsidRDefault="00345333" w:rsidP="00BE0CC8">
      <w:pPr>
        <w:pStyle w:val="Heading1"/>
      </w:pPr>
      <w:r>
        <w:lastRenderedPageBreak/>
        <w:t>Figure</w:t>
      </w:r>
      <w:r w:rsidR="009167C1">
        <w:t>s</w:t>
      </w:r>
    </w:p>
    <w:p w14:paraId="658057F4" w14:textId="77777777" w:rsidR="005532A9" w:rsidRDefault="005532A9" w:rsidP="005532A9">
      <w:pPr>
        <w:ind w:firstLine="0"/>
        <w:jc w:val="center"/>
      </w:pPr>
    </w:p>
    <w:p w14:paraId="07BB15F8" w14:textId="77777777" w:rsidR="004D6B86" w:rsidRDefault="00AE61A7" w:rsidP="00BE0CC8">
      <w:pPr>
        <w:ind w:firstLine="0"/>
        <w:rPr>
          <w:ins w:id="431" w:author="MohammadHossein Manuel Haqiqatkhah" w:date="2020-01-06T09:51:00Z"/>
        </w:rPr>
      </w:pPr>
      <w:ins w:id="432" w:author="MohammadHossein Manuel Haqiqatkhah" w:date="2020-01-06T09:51:00Z">
        <w:r>
          <w:t>Find the figures here:</w:t>
        </w:r>
      </w:ins>
    </w:p>
    <w:p w14:paraId="2F4674E8" w14:textId="77777777" w:rsidR="00AE61A7" w:rsidRDefault="00AE61A7" w:rsidP="00BE0CC8">
      <w:pPr>
        <w:ind w:firstLine="0"/>
        <w:rPr>
          <w:rtl/>
        </w:rPr>
      </w:pPr>
      <w:ins w:id="433" w:author="MohammadHossein Manuel Haqiqatkhah" w:date="2020-01-06T09:51:00Z">
        <w:r w:rsidRPr="00AE61A7">
          <w:t>https://github.com/psyguy/Dissertation-MPsy/raw/master/Figures/By%20section%20-%20Figures%20-%2020200103.pptx</w:t>
        </w:r>
      </w:ins>
    </w:p>
    <w:p w14:paraId="3CFFA965" w14:textId="77777777" w:rsidR="00DF16F5" w:rsidRDefault="00DF16F5" w:rsidP="00DF16F5">
      <w:pPr>
        <w:pStyle w:val="TableFigure"/>
      </w:pPr>
      <w:r>
        <w:rPr>
          <w:rStyle w:val="Emphasis"/>
        </w:rPr>
        <w:t>Figure 1</w:t>
      </w:r>
      <w:r>
        <w:t>. Network structures of representative models.</w:t>
      </w:r>
    </w:p>
    <w:p w14:paraId="37125B9D"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56515A4B" w14:textId="77777777" w:rsidR="004A1979" w:rsidRPr="00DF16F5" w:rsidRDefault="004A1979" w:rsidP="004A1979">
      <w:pPr>
        <w:pStyle w:val="TableFigure"/>
      </w:pPr>
      <w:r>
        <w:rPr>
          <w:rStyle w:val="Emphasis"/>
        </w:rPr>
        <w:t>Figure 3</w:t>
      </w:r>
      <w:r>
        <w:t>. Rich club coefficients</w:t>
      </w:r>
    </w:p>
    <w:p w14:paraId="0A01DB4C" w14:textId="4C33E106" w:rsidR="004A1979" w:rsidRPr="00DF16F5" w:rsidRDefault="004A1979" w:rsidP="00503D71">
      <w:pPr>
        <w:pStyle w:val="TableFigure"/>
      </w:pPr>
      <w:r>
        <w:rPr>
          <w:rStyle w:val="Emphasis"/>
        </w:rPr>
        <w:t>Figure 4</w:t>
      </w:r>
      <w:r>
        <w:t>. Heat maps of pairwise similarities of networks and family comparisons.</w:t>
      </w:r>
      <w:r w:rsidR="00503D71">
        <w:t xml:space="preserve"> </w:t>
      </w:r>
      <w:r w:rsidR="00503D71">
        <w:rPr>
          <w:lang w:bidi="fa-IR"/>
        </w:rPr>
        <w:t>Lower dissimilarity (hence higher similarity) measures are coded by brighter colors</w:t>
      </w:r>
    </w:p>
    <w:p w14:paraId="0446A33E"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24F13095"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53E17A4D" w14:textId="77777777" w:rsidR="00695453" w:rsidRDefault="00695453" w:rsidP="001A0D68">
      <w:pPr>
        <w:spacing w:before="240"/>
        <w:ind w:firstLine="0"/>
        <w:contextualSpacing/>
        <w:rPr>
          <w:rFonts w:cs="Times New Roman"/>
        </w:rPr>
      </w:pPr>
    </w:p>
    <w:p w14:paraId="0C1DC254" w14:textId="77777777" w:rsidR="00E77904" w:rsidRDefault="00E77904">
      <w:pPr>
        <w:rPr>
          <w:rFonts w:cs="Times New Roman"/>
        </w:rPr>
      </w:pPr>
      <w:r>
        <w:rPr>
          <w:rFonts w:cs="Times New Roman"/>
        </w:rPr>
        <w:br w:type="page"/>
      </w:r>
    </w:p>
    <w:p w14:paraId="6CB4C8A2" w14:textId="77777777" w:rsidR="00E77904" w:rsidRDefault="001B328B" w:rsidP="00BE0CC8">
      <w:pPr>
        <w:pStyle w:val="Heading1"/>
      </w:pPr>
      <w:commentRangeStart w:id="434"/>
      <w:r>
        <w:lastRenderedPageBreak/>
        <w:t>Supplementary Materials</w:t>
      </w:r>
      <w:commentRangeEnd w:id="434"/>
      <w:r w:rsidR="001E7EC1">
        <w:rPr>
          <w:rStyle w:val="CommentReference"/>
          <w:rFonts w:asciiTheme="minorHAnsi" w:eastAsiaTheme="minorEastAsia" w:hAnsiTheme="minorHAnsi" w:cstheme="minorBidi"/>
          <w:b w:val="0"/>
          <w:bCs w:val="0"/>
        </w:rPr>
        <w:commentReference w:id="434"/>
      </w:r>
    </w:p>
    <w:p w14:paraId="6E81F0ED" w14:textId="77777777" w:rsidR="001B328B" w:rsidRDefault="001B328B" w:rsidP="00BE0CC8">
      <w:pPr>
        <w:pStyle w:val="Heading2"/>
        <w:rPr>
          <w:lang w:bidi="fa-IR"/>
        </w:rPr>
      </w:pPr>
      <w:r>
        <w:rPr>
          <w:lang w:bidi="fa-IR"/>
        </w:rPr>
        <w:t>Network Comparison</w:t>
      </w:r>
    </w:p>
    <w:p w14:paraId="0A049A87" w14:textId="53118B8F" w:rsidR="00E77904" w:rsidRDefault="00E77904" w:rsidP="00044A6F">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xml:space="preserve">). The well-known methods are adapted to cases where the nodes are labeled (i.e., distinguishable) a priori. </w:t>
      </w:r>
      <w:del w:id="435" w:author="MohammadHossein Manuel Haqiqatkhah" w:date="2020-01-08T03:32:00Z">
        <w:r w:rsidDel="00044A6F">
          <w:rPr>
            <w:lang w:bidi="fa-IR"/>
          </w:rPr>
          <w:delText>These methods are not always suitable for n</w:delText>
        </w:r>
      </w:del>
      <w:ins w:id="436" w:author="MohammadHossein Manuel Haqiqatkhah" w:date="2020-01-08T03:32:00Z">
        <w:r w:rsidR="00044A6F">
          <w:rPr>
            <w:lang w:bidi="fa-IR"/>
          </w:rPr>
          <w:t>In n</w:t>
        </w:r>
      </w:ins>
      <w:r>
        <w:rPr>
          <w:lang w:bidi="fa-IR"/>
        </w:rPr>
        <w:t xml:space="preserve">on-labeled networks </w:t>
      </w:r>
      <w:del w:id="437" w:author="MohammadHossein Manuel Haqiqatkhah" w:date="2020-01-08T03:32:00Z">
        <w:r w:rsidDel="00044A6F">
          <w:rPr>
            <w:lang w:bidi="fa-IR"/>
          </w:rPr>
          <w:delText>(</w:delText>
        </w:r>
      </w:del>
      <w:r>
        <w:rPr>
          <w:lang w:bidi="fa-IR"/>
        </w:rPr>
        <w:t>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6DA8EC34"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047A8BD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6C528D64" w14:textId="1D98AA81" w:rsidR="00E77904" w:rsidRDefault="00E77904" w:rsidP="00E77904">
      <w:pPr>
        <w:rPr>
          <w:rFonts w:cs="Arial"/>
        </w:rPr>
      </w:pPr>
      <w:proofErr w:type="spellStart"/>
      <w:r w:rsidRPr="00034E99">
        <w:rPr>
          <w:rFonts w:ascii="Times New Roman" w:hAnsi="Times New Roman" w:cs="Times New Roman"/>
        </w:rPr>
        <w:lastRenderedPageBreak/>
        <w:t>Berlingerio</w:t>
      </w:r>
      <w:proofErr w:type="spellEnd"/>
      <w:r>
        <w:rPr>
          <w:rFonts w:ascii="Times New Roman" w:hAnsi="Times New Roman" w:cs="Times New Roman"/>
        </w:rPr>
        <w:t xml:space="preserve"> et al. </w:t>
      </w:r>
      <w:r>
        <w:rPr>
          <w:lang w:bidi="fa-IR"/>
        </w:rPr>
        <w:fldChar w:fldCharType="begin"/>
      </w:r>
      <w:ins w:id="438" w:author="MohammadHossein Manuel Haqiqatkhah" w:date="2020-01-07T14:29:00Z">
        <w:r w:rsidR="00903801">
          <w:rPr>
            <w:lang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439" w:author="MohammadHossein Manuel Haqiqatkhah" w:date="2020-01-07T14:29:00Z">
        <w:r w:rsidDel="00903801">
          <w:rPr>
            <w:lang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36072592"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4B392FC6"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6BEAA1AF" w14:textId="017B9D56" w:rsidR="00E77904" w:rsidRDefault="00E77904" w:rsidP="00903801">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440"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441"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442" w:author="MohammadHossein Manuel Haqiqatkhah" w:date="2020-01-07T14:29:00Z">
        <w:r w:rsidR="00903801" w:rsidRPr="00903801">
          <w:rPr>
            <w:rFonts w:ascii="Times New Roman" w:hAnsi="Times New Roman" w:cs="Times New Roman"/>
            <w:rPrChange w:id="443" w:author="MohammadHossein Manuel Haqiqatkhah" w:date="2020-01-07T14:29:00Z">
              <w:rPr/>
            </w:rPrChange>
          </w:rPr>
          <w:t>(Jurman et al., 2009)</w:t>
        </w:r>
      </w:ins>
      <w:del w:id="444" w:author="MohammadHossein Manuel Haqiqatkhah" w:date="2020-01-07T14:29:00Z">
        <w:r w:rsidRPr="00903801" w:rsidDel="00903801">
          <w:rPr>
            <w:rPrChange w:id="445"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446"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447"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13964A8F" w14:textId="6880922B" w:rsidR="00044A6F" w:rsidRDefault="00E77904" w:rsidP="00044A6F">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r>
    </w:p>
    <w:p w14:paraId="23499FDA" w14:textId="61CD1472" w:rsidR="00E77904" w:rsidRDefault="00E77904" w:rsidP="00044A6F">
      <w:pPr>
        <w:rPr>
          <w:rFonts w:ascii="Times New Roman" w:hAnsi="Times New Roman"/>
        </w:rPr>
      </w:pPr>
      <m:oMathPara>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m:oMathPara>
    </w:p>
    <w:p w14:paraId="5A86299D" w14:textId="2B6A43A1"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w:t>
      </w:r>
      <w:r>
        <w:rPr>
          <w:rFonts w:ascii="Times New Roman" w:hAnsi="Times New Roman"/>
        </w:rPr>
        <w:lastRenderedPageBreak/>
        <w:t>features. Hence, we use another method to test independence of distributions that is discussed below.</w:t>
      </w:r>
    </w:p>
    <w:p w14:paraId="67F74772" w14:textId="77777777"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p>
    <w:p w14:paraId="147CD155" w14:textId="53B8F516"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ins w:id="448" w:author="MohammadHossein Manuel Haqiqatkhah" w:date="2020-01-07T14:29:00Z">
        <w:r w:rsidR="00903801" w:rsidRPr="00903801">
          <w:rPr>
            <w:rFonts w:ascii="Times New Roman" w:hAnsi="Times New Roman" w:cs="Times New Roman"/>
            <w:rPrChange w:id="449" w:author="MohammadHossein Manuel Haqiqatkhah" w:date="2020-01-07T14:29:00Z">
              <w:rPr/>
            </w:rPrChange>
          </w:rPr>
          <w:t>(Heller et al., 2013)</w:t>
        </w:r>
      </w:ins>
      <w:r>
        <w:rPr>
          <w:lang w:bidi="fa-IR"/>
        </w:rPr>
        <w:fldChar w:fldCharType="end"/>
      </w:r>
      <w:r>
        <w:rPr>
          <w:lang w:bidi="fa-IR"/>
        </w:rPr>
        <w:t xml:space="preserve"> implemented in `HHG` R package </w:t>
      </w:r>
      <w:r>
        <w:rPr>
          <w:lang w:bidi="fa-IR"/>
        </w:rPr>
        <w:fldChar w:fldCharType="begin"/>
      </w:r>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00903801" w:rsidRPr="00903801">
        <w:rPr>
          <w:rFonts w:ascii="Times New Roman" w:hAnsi="Times New Roman" w:cs="Times New Roman"/>
          <w:rPrChange w:id="450" w:author="MohammadHossein Manuel Haqiqatkhah" w:date="2020-01-07T14:29:00Z">
            <w:rPr/>
          </w:rPrChange>
        </w:rPr>
        <w:t>(Brill et al.,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13777975"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697B2D3B" w14:textId="77777777"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w:t>
      </w:r>
      <w:proofErr w:type="spellStart"/>
      <w:r>
        <w:t>quare</w:t>
      </w:r>
      <w:proofErr w:type="spellEnd"/>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xml:space="preserve">) in </w:t>
      </w:r>
      <w:r>
        <w:rPr>
          <w:lang w:bidi="fa-IR"/>
        </w:rPr>
        <w:lastRenderedPageBreak/>
        <w:t>hypothesis testing, yet it allows us to compare non-significant p-values as relative measures of resemblance.</w:t>
      </w:r>
    </w:p>
    <w:p w14:paraId="35832553" w14:textId="77777777" w:rsidR="00E77904" w:rsidRDefault="00E77904" w:rsidP="00E77904">
      <w:pPr>
        <w:rPr>
          <w:lang w:bidi="fa-IR"/>
        </w:rPr>
      </w:pPr>
      <w:r w:rsidRPr="009073CE">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033BA26B" w14:textId="77777777" w:rsidR="00E77904" w:rsidRDefault="00E77904">
      <w:pPr>
        <w:rPr>
          <w:rFonts w:asciiTheme="majorHAnsi" w:eastAsiaTheme="majorEastAsia" w:hAnsiTheme="majorHAnsi" w:cstheme="majorBidi"/>
          <w:b/>
          <w:bCs/>
        </w:rPr>
      </w:pPr>
      <w:r>
        <w:br w:type="page"/>
      </w:r>
    </w:p>
    <w:p w14:paraId="21D29E5E" w14:textId="77777777" w:rsidR="001B328B" w:rsidRDefault="001B328B" w:rsidP="00BE0CC8">
      <w:pPr>
        <w:pStyle w:val="Heading2"/>
      </w:pPr>
      <w:r>
        <w:lastRenderedPageBreak/>
        <w:t>Supplementary figures</w:t>
      </w:r>
    </w:p>
    <w:p w14:paraId="2812382C" w14:textId="77777777"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5E01A70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8"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0072B156" w14:textId="77777777" w:rsidR="00695453" w:rsidRDefault="00695453" w:rsidP="00695453"/>
    <w:p w14:paraId="4B09DD46" w14:textId="77777777" w:rsidR="00695453" w:rsidRDefault="00695453" w:rsidP="00695453">
      <w:r>
        <w:br w:type="page"/>
      </w:r>
    </w:p>
    <w:p w14:paraId="547AA6A3" w14:textId="77777777" w:rsidR="00695453" w:rsidRDefault="00695453" w:rsidP="00695453">
      <w:pPr>
        <w:pStyle w:val="NoSpacing"/>
        <w:jc w:val="center"/>
      </w:pPr>
    </w:p>
    <w:p w14:paraId="0057A937" w14:textId="77777777" w:rsidR="00695453" w:rsidRDefault="00695453" w:rsidP="00695453">
      <w:pPr>
        <w:pStyle w:val="NoSpacing"/>
        <w:jc w:val="center"/>
      </w:pPr>
    </w:p>
    <w:p w14:paraId="3E0348F8"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1F132F75" w14:textId="77777777" w:rsidR="0021387D" w:rsidRDefault="0021387D">
      <w:pPr>
        <w:pStyle w:val="TableFigure"/>
      </w:pPr>
    </w:p>
    <w:sectPr w:rsidR="0021387D" w:rsidSect="00BE0CC8">
      <w:headerReference w:type="default" r:id="rId19"/>
      <w:headerReference w:type="first" r:id="rId20"/>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Cees van Leeuwen" w:date="2020-01-06T15:18:00Z" w:initials="CvL">
    <w:p w14:paraId="0E0ECDC0" w14:textId="77777777" w:rsidR="00697018" w:rsidRDefault="00697018">
      <w:pPr>
        <w:pStyle w:val="CommentText"/>
      </w:pPr>
      <w:r>
        <w:rPr>
          <w:rStyle w:val="CommentReference"/>
        </w:rPr>
        <w:annotationRef/>
      </w:r>
      <w:r>
        <w:t xml:space="preserve">Specify here in set notation that the unity of </w:t>
      </w:r>
      <w:proofErr w:type="gramStart"/>
      <w:r>
        <w:t>both  equals</w:t>
      </w:r>
      <w:proofErr w:type="gramEnd"/>
      <w:r>
        <w:t xml:space="preserve"> V, that their cross section is empty, and that </w:t>
      </w:r>
      <w:r>
        <w:rPr>
          <w:rFonts w:cstheme="minorHAnsi"/>
        </w:rPr>
        <w:t>‖</w:t>
      </w:r>
      <w:proofErr w:type="spellStart"/>
      <w:r>
        <w:t>Vmin</w:t>
      </w:r>
      <w:proofErr w:type="spellEnd"/>
      <w:r>
        <w:t xml:space="preserve"> </w:t>
      </w:r>
      <w:r>
        <w:rPr>
          <w:rFonts w:cstheme="minorHAnsi"/>
        </w:rPr>
        <w:t xml:space="preserve">‖ &lt;&lt; </w:t>
      </w:r>
      <w:r>
        <w:t xml:space="preserve"> </w:t>
      </w:r>
      <w:r>
        <w:rPr>
          <w:rFonts w:cstheme="minorHAnsi"/>
        </w:rPr>
        <w:t xml:space="preserve">‖ </w:t>
      </w:r>
      <w:proofErr w:type="spellStart"/>
      <w:r>
        <w:rPr>
          <w:rFonts w:cstheme="minorHAnsi"/>
        </w:rPr>
        <w:t>Vmaj</w:t>
      </w:r>
      <w:proofErr w:type="spellEnd"/>
      <w:r>
        <w:t xml:space="preserve"> </w:t>
      </w:r>
      <w:r>
        <w:rPr>
          <w:rFonts w:cstheme="minorHAnsi"/>
        </w:rPr>
        <w:t>‖.</w:t>
      </w:r>
    </w:p>
  </w:comment>
  <w:comment w:id="10" w:author="MohammadHossein Manuel Haqiqatkhah" w:date="2020-01-07T20:48:00Z" w:initials="MMH">
    <w:p w14:paraId="4F5F5535" w14:textId="50607D17" w:rsidR="00697018" w:rsidRDefault="00697018">
      <w:pPr>
        <w:pStyle w:val="CommentText"/>
      </w:pPr>
      <w:r>
        <w:rPr>
          <w:rStyle w:val="CommentReference"/>
        </w:rPr>
        <w:annotationRef/>
      </w:r>
      <w:r>
        <w:t>Done!</w:t>
      </w:r>
    </w:p>
  </w:comment>
  <w:comment w:id="17" w:author="MohammadHossein Manuel Haqiqatkhah" w:date="2020-01-07T20:55:00Z" w:initials="MMH">
    <w:p w14:paraId="4AC6BFA2" w14:textId="7E21293E" w:rsidR="00697018" w:rsidRDefault="00697018" w:rsidP="00B61062">
      <w:pPr>
        <w:pStyle w:val="CommentText"/>
      </w:pPr>
      <w:r>
        <w:rPr>
          <w:rStyle w:val="CommentReference"/>
        </w:rPr>
        <w:annotationRef/>
      </w:r>
      <w:r>
        <w:t>I had made a mistake here, writing delta/sigma instead of d/s!</w:t>
      </w:r>
    </w:p>
  </w:comment>
  <w:comment w:id="25" w:author="MohammadHossein Manuel Haqiqatkhah" w:date="2020-01-06T01:38:00Z" w:initials="MMH">
    <w:p w14:paraId="44C00931" w14:textId="77777777" w:rsidR="00697018" w:rsidRDefault="00697018" w:rsidP="000245D9">
      <w:pPr>
        <w:pStyle w:val="CommentText"/>
      </w:pPr>
      <w:r>
        <w:rPr>
          <w:rStyle w:val="CommentReference"/>
        </w:rPr>
        <w:annotationRef/>
      </w:r>
      <w:r>
        <w:t>Formal description needed? It will become more wordy.</w:t>
      </w:r>
    </w:p>
  </w:comment>
  <w:comment w:id="65" w:author="MohammadHossein Manuel Haqiqatkhah" w:date="2020-01-07T19:34:00Z" w:initials="MMH">
    <w:p w14:paraId="04632079" w14:textId="7072E143" w:rsidR="00697018" w:rsidRDefault="00697018">
      <w:pPr>
        <w:pStyle w:val="CommentText"/>
      </w:pPr>
      <w:r>
        <w:rPr>
          <w:rStyle w:val="CommentReference"/>
        </w:rPr>
        <w:annotationRef/>
      </w:r>
      <w:r>
        <w:t>Better phrasing?</w:t>
      </w:r>
    </w:p>
  </w:comment>
  <w:comment w:id="234" w:author="MohammadHossein Manuel Haqiqatkhah" w:date="2020-01-06T02:16:00Z" w:initials="MMH">
    <w:p w14:paraId="351A5346" w14:textId="77777777" w:rsidR="00697018" w:rsidRDefault="00697018">
      <w:pPr>
        <w:pStyle w:val="CommentText"/>
      </w:pPr>
      <w:r>
        <w:rPr>
          <w:rStyle w:val="CommentReference"/>
        </w:rPr>
        <w:annotationRef/>
      </w:r>
      <w:r>
        <w:t>"</w:t>
      </w:r>
      <w:proofErr w:type="gramStart"/>
      <w:r>
        <w:t>the</w:t>
      </w:r>
      <w:proofErr w:type="gramEnd"/>
      <w:r>
        <w:t>" or "a"?</w:t>
      </w:r>
    </w:p>
  </w:comment>
  <w:comment w:id="240" w:author="MohammadHossein Manuel Haqiqatkhah" w:date="2020-01-07T23:23:00Z" w:initials="MMH">
    <w:p w14:paraId="6BE64AD8" w14:textId="31B05BED" w:rsidR="00697018" w:rsidRDefault="00697018" w:rsidP="00DC3D55">
      <w:pPr>
        <w:pStyle w:val="CommentText"/>
      </w:pPr>
      <w:r>
        <w:rPr>
          <w:rStyle w:val="CommentReference"/>
        </w:rPr>
        <w:annotationRef/>
      </w:r>
      <w:r>
        <w:t xml:space="preserve">Is it comprehensible? I mean, two passive verbs used—I like it though </w:t>
      </w:r>
      <w:r>
        <w:sym w:font="Wingdings" w:char="F04A"/>
      </w:r>
    </w:p>
  </w:comment>
  <w:comment w:id="248" w:author="MohammadHossein Manuel Haqiqatkhah" w:date="2020-01-06T02:36:00Z" w:initials="MMH">
    <w:p w14:paraId="715EC690" w14:textId="77777777" w:rsidR="00697018" w:rsidRDefault="00697018" w:rsidP="00696408">
      <w:pPr>
        <w:pStyle w:val="CommentText"/>
      </w:pPr>
      <w:r>
        <w:rPr>
          <w:rStyle w:val="CommentReference"/>
        </w:rPr>
        <w:annotationRef/>
      </w:r>
      <w:r>
        <w:t>Since it is based on an unconventional/unorthodox interpretation of significance testing. A bit more details in Supp.</w:t>
      </w:r>
    </w:p>
  </w:comment>
  <w:comment w:id="247" w:author="Cees van Leeuwen" w:date="2020-01-06T15:40:00Z" w:initials="CvL">
    <w:p w14:paraId="5BF4727B" w14:textId="77777777" w:rsidR="00697018" w:rsidRDefault="00697018">
      <w:pPr>
        <w:pStyle w:val="CommentText"/>
      </w:pPr>
      <w:r>
        <w:rPr>
          <w:rStyle w:val="CommentReference"/>
        </w:rPr>
        <w:annotationRef/>
      </w:r>
      <w:r>
        <w:t>Say so. Otherwise this is a loose end.</w:t>
      </w:r>
    </w:p>
  </w:comment>
  <w:comment w:id="302" w:author="MohammadHossein Manuel Haqiqatkhah" w:date="2020-01-06T09:28:00Z" w:initials="MMH">
    <w:p w14:paraId="466148B5" w14:textId="77777777" w:rsidR="00697018" w:rsidRDefault="00697018">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410" w:author="MohammadHossein Manuel Haqiqatkhah" w:date="2020-01-08T07:20:00Z" w:initials="MMH">
    <w:p w14:paraId="2F79BD5B" w14:textId="6C621124" w:rsidR="00A73C1C" w:rsidRDefault="00A73C1C">
      <w:pPr>
        <w:pStyle w:val="CommentText"/>
      </w:pPr>
      <w:r>
        <w:rPr>
          <w:rStyle w:val="CommentReference"/>
        </w:rPr>
        <w:annotationRef/>
      </w:r>
      <w:r w:rsidR="009F1B58">
        <w:rPr>
          <w:noProof/>
        </w:rPr>
        <w:t>Also wanted to say "empirical studies" but don't know how to put it, if even worth mentioning.</w:t>
      </w:r>
    </w:p>
  </w:comment>
  <w:comment w:id="434" w:author="MohammadHossein Manuel Haqiqatkhah" w:date="2020-01-06T09:51:00Z" w:initials="MMH">
    <w:p w14:paraId="204A2C83" w14:textId="77777777" w:rsidR="00697018" w:rsidRDefault="00697018" w:rsidP="001E7EC1">
      <w:pPr>
        <w:pStyle w:val="CommentText"/>
      </w:pPr>
      <w:r>
        <w:rPr>
          <w:rStyle w:val="CommentReference"/>
        </w:rPr>
        <w:annotationRef/>
      </w:r>
      <w:r>
        <w:t>Please also have a look at this section and the methods detail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0ECDC0" w15:done="0"/>
  <w15:commentEx w15:paraId="4F5F5535" w15:paraIdParent="0E0ECDC0" w15:done="0"/>
  <w15:commentEx w15:paraId="4AC6BFA2" w15:done="0"/>
  <w15:commentEx w15:paraId="44C00931" w15:done="0"/>
  <w15:commentEx w15:paraId="04632079" w15:done="0"/>
  <w15:commentEx w15:paraId="351A5346" w15:done="0"/>
  <w15:commentEx w15:paraId="6BE64AD8" w15:done="0"/>
  <w15:commentEx w15:paraId="715EC690" w15:done="0"/>
  <w15:commentEx w15:paraId="5BF4727B" w15:done="0"/>
  <w15:commentEx w15:paraId="466148B5" w15:done="0"/>
  <w15:commentEx w15:paraId="2F79BD5B" w15:done="0"/>
  <w15:commentEx w15:paraId="204A2C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B917A5" w14:textId="77777777" w:rsidR="009F1B58" w:rsidRDefault="009F1B58">
      <w:pPr>
        <w:spacing w:line="240" w:lineRule="auto"/>
      </w:pPr>
      <w:r>
        <w:separator/>
      </w:r>
    </w:p>
    <w:p w14:paraId="77CCCE42" w14:textId="77777777" w:rsidR="009F1B58" w:rsidRDefault="009F1B58"/>
  </w:endnote>
  <w:endnote w:type="continuationSeparator" w:id="0">
    <w:p w14:paraId="4DDE2B5B" w14:textId="77777777" w:rsidR="009F1B58" w:rsidRDefault="009F1B58">
      <w:pPr>
        <w:spacing w:line="240" w:lineRule="auto"/>
      </w:pPr>
      <w:r>
        <w:continuationSeparator/>
      </w:r>
    </w:p>
    <w:p w14:paraId="5F322D81" w14:textId="77777777" w:rsidR="009F1B58" w:rsidRDefault="009F1B58"/>
  </w:endnote>
  <w:endnote w:type="continuationNotice" w:id="1">
    <w:p w14:paraId="1C0276C5" w14:textId="77777777" w:rsidR="009F1B58" w:rsidRDefault="009F1B5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2F972D" w14:textId="77777777" w:rsidR="009F1B58" w:rsidRDefault="009F1B58">
      <w:pPr>
        <w:spacing w:line="240" w:lineRule="auto"/>
      </w:pPr>
      <w:r>
        <w:separator/>
      </w:r>
    </w:p>
    <w:p w14:paraId="50C76DCB" w14:textId="77777777" w:rsidR="009F1B58" w:rsidRDefault="009F1B58"/>
  </w:footnote>
  <w:footnote w:type="continuationSeparator" w:id="0">
    <w:p w14:paraId="5F7AA56F" w14:textId="77777777" w:rsidR="009F1B58" w:rsidRDefault="009F1B58">
      <w:pPr>
        <w:spacing w:line="240" w:lineRule="auto"/>
      </w:pPr>
      <w:r>
        <w:continuationSeparator/>
      </w:r>
    </w:p>
    <w:p w14:paraId="7F296CEF" w14:textId="77777777" w:rsidR="009F1B58" w:rsidRDefault="009F1B58"/>
  </w:footnote>
  <w:footnote w:type="continuationNotice" w:id="1">
    <w:p w14:paraId="3C760741" w14:textId="77777777" w:rsidR="009F1B58" w:rsidRDefault="009F1B58">
      <w:pPr>
        <w:spacing w:line="240" w:lineRule="auto"/>
      </w:pPr>
    </w:p>
  </w:footnote>
  <w:footnote w:id="2">
    <w:p w14:paraId="66560644" w14:textId="77777777" w:rsidR="00697018" w:rsidRDefault="00697018"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0D3B4642" w14:textId="77777777" w:rsidR="00697018" w:rsidRDefault="00697018">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36030681" w14:textId="77777777" w:rsidR="00697018" w:rsidRDefault="00697018"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2D1D4301" w14:textId="77777777" w:rsidR="00697018" w:rsidRDefault="00697018"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56A0436C" w14:textId="77777777" w:rsidR="00697018" w:rsidRDefault="00697018"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5D4759B4" w14:textId="77777777" w:rsidR="00697018" w:rsidRDefault="00697018"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97018" w14:paraId="3261117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FB7C020" w14:textId="6D4C0EAB" w:rsidR="00697018" w:rsidRPr="00170521" w:rsidRDefault="00697018"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77527BB7" w14:textId="0AE69A34" w:rsidR="00697018" w:rsidRDefault="00697018">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F71A47">
            <w:rPr>
              <w:noProof/>
            </w:rPr>
            <w:t>3</w:t>
          </w:r>
          <w:r>
            <w:rPr>
              <w:noProof/>
            </w:rPr>
            <w:fldChar w:fldCharType="end"/>
          </w:r>
        </w:p>
      </w:tc>
    </w:tr>
  </w:tbl>
  <w:p w14:paraId="50E8EBE9" w14:textId="77777777" w:rsidR="00697018" w:rsidRDefault="006970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97018" w14:paraId="21D666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2AC4C55" w14:textId="1C9823C8" w:rsidR="00697018" w:rsidRPr="009F0414" w:rsidRDefault="00697018"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6F93798" w14:textId="0B0F67E9" w:rsidR="00697018" w:rsidRDefault="00697018">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F71A47">
            <w:rPr>
              <w:noProof/>
            </w:rPr>
            <w:t>1</w:t>
          </w:r>
          <w:r>
            <w:rPr>
              <w:noProof/>
            </w:rPr>
            <w:fldChar w:fldCharType="end"/>
          </w:r>
        </w:p>
      </w:tc>
    </w:tr>
  </w:tbl>
  <w:p w14:paraId="39181A3D" w14:textId="77777777" w:rsidR="00697018" w:rsidRDefault="00697018"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1414"/>
    <w:rsid w:val="00002299"/>
    <w:rsid w:val="00002A21"/>
    <w:rsid w:val="00003608"/>
    <w:rsid w:val="00005331"/>
    <w:rsid w:val="000064AC"/>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4A6F"/>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3A67"/>
    <w:rsid w:val="000844DD"/>
    <w:rsid w:val="00084B7C"/>
    <w:rsid w:val="000878E8"/>
    <w:rsid w:val="000900A0"/>
    <w:rsid w:val="000905E4"/>
    <w:rsid w:val="00091392"/>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394F"/>
    <w:rsid w:val="000F3DBB"/>
    <w:rsid w:val="000F4F0D"/>
    <w:rsid w:val="000F612E"/>
    <w:rsid w:val="000F65DE"/>
    <w:rsid w:val="000F7258"/>
    <w:rsid w:val="00101137"/>
    <w:rsid w:val="00101BA8"/>
    <w:rsid w:val="00104211"/>
    <w:rsid w:val="0010666D"/>
    <w:rsid w:val="00106B1C"/>
    <w:rsid w:val="00107CF2"/>
    <w:rsid w:val="00110C83"/>
    <w:rsid w:val="0011271C"/>
    <w:rsid w:val="001131B5"/>
    <w:rsid w:val="001144D5"/>
    <w:rsid w:val="00114BFA"/>
    <w:rsid w:val="0011581C"/>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6AB"/>
    <w:rsid w:val="0013795D"/>
    <w:rsid w:val="00137BEF"/>
    <w:rsid w:val="00140C89"/>
    <w:rsid w:val="00141425"/>
    <w:rsid w:val="00143A20"/>
    <w:rsid w:val="00150172"/>
    <w:rsid w:val="00151023"/>
    <w:rsid w:val="00151A09"/>
    <w:rsid w:val="00151A9A"/>
    <w:rsid w:val="00151EB9"/>
    <w:rsid w:val="0015271E"/>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1B87"/>
    <w:rsid w:val="001738C4"/>
    <w:rsid w:val="001741E1"/>
    <w:rsid w:val="00174DAC"/>
    <w:rsid w:val="001765EA"/>
    <w:rsid w:val="001768FB"/>
    <w:rsid w:val="00176F33"/>
    <w:rsid w:val="001771BF"/>
    <w:rsid w:val="00177620"/>
    <w:rsid w:val="001807BA"/>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A75FA"/>
    <w:rsid w:val="001B0A89"/>
    <w:rsid w:val="001B2120"/>
    <w:rsid w:val="001B328B"/>
    <w:rsid w:val="001B46C8"/>
    <w:rsid w:val="001B4848"/>
    <w:rsid w:val="001B5EE0"/>
    <w:rsid w:val="001B61DB"/>
    <w:rsid w:val="001B6616"/>
    <w:rsid w:val="001B6FFC"/>
    <w:rsid w:val="001B7454"/>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28C6"/>
    <w:rsid w:val="00203A9F"/>
    <w:rsid w:val="002040FC"/>
    <w:rsid w:val="0020424B"/>
    <w:rsid w:val="002050D0"/>
    <w:rsid w:val="00205516"/>
    <w:rsid w:val="002057AD"/>
    <w:rsid w:val="00205D27"/>
    <w:rsid w:val="00206699"/>
    <w:rsid w:val="00206C43"/>
    <w:rsid w:val="00206E4E"/>
    <w:rsid w:val="0020779D"/>
    <w:rsid w:val="00207F30"/>
    <w:rsid w:val="00211CE7"/>
    <w:rsid w:val="00212319"/>
    <w:rsid w:val="00213082"/>
    <w:rsid w:val="0021387D"/>
    <w:rsid w:val="00213E11"/>
    <w:rsid w:val="00214051"/>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6E18"/>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38B1"/>
    <w:rsid w:val="00284419"/>
    <w:rsid w:val="00285DF8"/>
    <w:rsid w:val="002860C7"/>
    <w:rsid w:val="002869B1"/>
    <w:rsid w:val="002874E2"/>
    <w:rsid w:val="00290330"/>
    <w:rsid w:val="0029103E"/>
    <w:rsid w:val="00292D21"/>
    <w:rsid w:val="00295F40"/>
    <w:rsid w:val="00296694"/>
    <w:rsid w:val="002A1DE8"/>
    <w:rsid w:val="002A1E66"/>
    <w:rsid w:val="002A445D"/>
    <w:rsid w:val="002A65DC"/>
    <w:rsid w:val="002B49E0"/>
    <w:rsid w:val="002B4FF0"/>
    <w:rsid w:val="002B51CD"/>
    <w:rsid w:val="002B5261"/>
    <w:rsid w:val="002B6153"/>
    <w:rsid w:val="002C14DF"/>
    <w:rsid w:val="002C3128"/>
    <w:rsid w:val="002C4FF2"/>
    <w:rsid w:val="002C50BE"/>
    <w:rsid w:val="002C554C"/>
    <w:rsid w:val="002C5AB7"/>
    <w:rsid w:val="002C627C"/>
    <w:rsid w:val="002C7C01"/>
    <w:rsid w:val="002D037E"/>
    <w:rsid w:val="002D0C3C"/>
    <w:rsid w:val="002D1361"/>
    <w:rsid w:val="002D2936"/>
    <w:rsid w:val="002D2B1E"/>
    <w:rsid w:val="002D2C42"/>
    <w:rsid w:val="002D375B"/>
    <w:rsid w:val="002D4317"/>
    <w:rsid w:val="002D62E8"/>
    <w:rsid w:val="002D62EB"/>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21A26"/>
    <w:rsid w:val="00321C6A"/>
    <w:rsid w:val="00321EBE"/>
    <w:rsid w:val="00322179"/>
    <w:rsid w:val="00324C8E"/>
    <w:rsid w:val="00324F0C"/>
    <w:rsid w:val="00324FAF"/>
    <w:rsid w:val="00331C70"/>
    <w:rsid w:val="00332419"/>
    <w:rsid w:val="003331E8"/>
    <w:rsid w:val="0033593F"/>
    <w:rsid w:val="003359E1"/>
    <w:rsid w:val="00335AA9"/>
    <w:rsid w:val="00336512"/>
    <w:rsid w:val="00336906"/>
    <w:rsid w:val="003369E9"/>
    <w:rsid w:val="00340D82"/>
    <w:rsid w:val="00341F29"/>
    <w:rsid w:val="0034228B"/>
    <w:rsid w:val="00342B29"/>
    <w:rsid w:val="00343911"/>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C3B"/>
    <w:rsid w:val="003B7071"/>
    <w:rsid w:val="003C2721"/>
    <w:rsid w:val="003C38BA"/>
    <w:rsid w:val="003C486C"/>
    <w:rsid w:val="003C6BCB"/>
    <w:rsid w:val="003C7072"/>
    <w:rsid w:val="003D2074"/>
    <w:rsid w:val="003D23DA"/>
    <w:rsid w:val="003D46C6"/>
    <w:rsid w:val="003D4F19"/>
    <w:rsid w:val="003D5536"/>
    <w:rsid w:val="003D747A"/>
    <w:rsid w:val="003D7A54"/>
    <w:rsid w:val="003E11B8"/>
    <w:rsid w:val="003E3613"/>
    <w:rsid w:val="003E36B1"/>
    <w:rsid w:val="003E4162"/>
    <w:rsid w:val="003E49BD"/>
    <w:rsid w:val="003E4D09"/>
    <w:rsid w:val="003E58AC"/>
    <w:rsid w:val="003E5E53"/>
    <w:rsid w:val="003E67CD"/>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2BA8"/>
    <w:rsid w:val="004141AC"/>
    <w:rsid w:val="0041495F"/>
    <w:rsid w:val="00414FF5"/>
    <w:rsid w:val="0041740E"/>
    <w:rsid w:val="004175AE"/>
    <w:rsid w:val="004222A8"/>
    <w:rsid w:val="00422362"/>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0A6"/>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47D"/>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77433"/>
    <w:rsid w:val="00580913"/>
    <w:rsid w:val="0058188A"/>
    <w:rsid w:val="0058242D"/>
    <w:rsid w:val="0058269F"/>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2D24"/>
    <w:rsid w:val="005B33F7"/>
    <w:rsid w:val="005B3B93"/>
    <w:rsid w:val="005B4284"/>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3EA0"/>
    <w:rsid w:val="005E4B36"/>
    <w:rsid w:val="005E5508"/>
    <w:rsid w:val="005E649A"/>
    <w:rsid w:val="005E6986"/>
    <w:rsid w:val="005E73AA"/>
    <w:rsid w:val="005F251C"/>
    <w:rsid w:val="005F384E"/>
    <w:rsid w:val="005F5AED"/>
    <w:rsid w:val="005F6795"/>
    <w:rsid w:val="006003F0"/>
    <w:rsid w:val="0060585E"/>
    <w:rsid w:val="006072E3"/>
    <w:rsid w:val="00607558"/>
    <w:rsid w:val="00614594"/>
    <w:rsid w:val="00614B20"/>
    <w:rsid w:val="00614E9B"/>
    <w:rsid w:val="00615A6B"/>
    <w:rsid w:val="0061747E"/>
    <w:rsid w:val="00617703"/>
    <w:rsid w:val="006209E1"/>
    <w:rsid w:val="00621334"/>
    <w:rsid w:val="0062415B"/>
    <w:rsid w:val="0062596C"/>
    <w:rsid w:val="006305C5"/>
    <w:rsid w:val="00630623"/>
    <w:rsid w:val="00632315"/>
    <w:rsid w:val="0063273F"/>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018"/>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6143"/>
    <w:rsid w:val="006C70AC"/>
    <w:rsid w:val="006D289E"/>
    <w:rsid w:val="006D3992"/>
    <w:rsid w:val="006D51C6"/>
    <w:rsid w:val="006D672C"/>
    <w:rsid w:val="006D7EE9"/>
    <w:rsid w:val="006E2203"/>
    <w:rsid w:val="006E3CD9"/>
    <w:rsid w:val="006E4C85"/>
    <w:rsid w:val="006E64B5"/>
    <w:rsid w:val="006E7D0F"/>
    <w:rsid w:val="006F0D5A"/>
    <w:rsid w:val="006F1631"/>
    <w:rsid w:val="006F30B1"/>
    <w:rsid w:val="006F34AC"/>
    <w:rsid w:val="006F37C6"/>
    <w:rsid w:val="006F3CAA"/>
    <w:rsid w:val="006F4D24"/>
    <w:rsid w:val="006F5249"/>
    <w:rsid w:val="006F53E5"/>
    <w:rsid w:val="00701F56"/>
    <w:rsid w:val="00702832"/>
    <w:rsid w:val="00703669"/>
    <w:rsid w:val="00703ABD"/>
    <w:rsid w:val="00705470"/>
    <w:rsid w:val="0070553D"/>
    <w:rsid w:val="007065F6"/>
    <w:rsid w:val="007066DE"/>
    <w:rsid w:val="007104AA"/>
    <w:rsid w:val="00710637"/>
    <w:rsid w:val="0071187E"/>
    <w:rsid w:val="0071311E"/>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AF6"/>
    <w:rsid w:val="00743C47"/>
    <w:rsid w:val="00744FEB"/>
    <w:rsid w:val="0074500E"/>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266C"/>
    <w:rsid w:val="007867E2"/>
    <w:rsid w:val="007907A8"/>
    <w:rsid w:val="00792936"/>
    <w:rsid w:val="00793747"/>
    <w:rsid w:val="00793B50"/>
    <w:rsid w:val="00797550"/>
    <w:rsid w:val="007A18AF"/>
    <w:rsid w:val="007A3445"/>
    <w:rsid w:val="007A48FB"/>
    <w:rsid w:val="007A6025"/>
    <w:rsid w:val="007A64BD"/>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E8B"/>
    <w:rsid w:val="007D2500"/>
    <w:rsid w:val="007D274D"/>
    <w:rsid w:val="007D51CF"/>
    <w:rsid w:val="007D5563"/>
    <w:rsid w:val="007D7854"/>
    <w:rsid w:val="007D789B"/>
    <w:rsid w:val="007E1997"/>
    <w:rsid w:val="007E1C3C"/>
    <w:rsid w:val="007E2409"/>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0412"/>
    <w:rsid w:val="00831127"/>
    <w:rsid w:val="008313B2"/>
    <w:rsid w:val="0083267E"/>
    <w:rsid w:val="00833887"/>
    <w:rsid w:val="0083614A"/>
    <w:rsid w:val="0083691D"/>
    <w:rsid w:val="00837D67"/>
    <w:rsid w:val="008431EA"/>
    <w:rsid w:val="00845C99"/>
    <w:rsid w:val="00845FE3"/>
    <w:rsid w:val="0084627C"/>
    <w:rsid w:val="00851412"/>
    <w:rsid w:val="00851958"/>
    <w:rsid w:val="00852AD7"/>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23DF"/>
    <w:rsid w:val="008E4F45"/>
    <w:rsid w:val="008E5063"/>
    <w:rsid w:val="008E5775"/>
    <w:rsid w:val="008E5CB0"/>
    <w:rsid w:val="008E73E1"/>
    <w:rsid w:val="008E73EC"/>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17AFA"/>
    <w:rsid w:val="00920028"/>
    <w:rsid w:val="00921160"/>
    <w:rsid w:val="0092177C"/>
    <w:rsid w:val="009235BD"/>
    <w:rsid w:val="00927477"/>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4254"/>
    <w:rsid w:val="009542A2"/>
    <w:rsid w:val="00954D71"/>
    <w:rsid w:val="009558B1"/>
    <w:rsid w:val="00961AE5"/>
    <w:rsid w:val="009634A5"/>
    <w:rsid w:val="00964FE2"/>
    <w:rsid w:val="009655A5"/>
    <w:rsid w:val="00966AC3"/>
    <w:rsid w:val="009670A6"/>
    <w:rsid w:val="00967514"/>
    <w:rsid w:val="00967A5C"/>
    <w:rsid w:val="009712CE"/>
    <w:rsid w:val="0097158D"/>
    <w:rsid w:val="009728A7"/>
    <w:rsid w:val="00974428"/>
    <w:rsid w:val="00980348"/>
    <w:rsid w:val="0098113D"/>
    <w:rsid w:val="009841E8"/>
    <w:rsid w:val="00984DA7"/>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11E0"/>
    <w:rsid w:val="009D3A90"/>
    <w:rsid w:val="009D3FE6"/>
    <w:rsid w:val="009D415C"/>
    <w:rsid w:val="009D5121"/>
    <w:rsid w:val="009D54DD"/>
    <w:rsid w:val="009D59C9"/>
    <w:rsid w:val="009E19BA"/>
    <w:rsid w:val="009E26E9"/>
    <w:rsid w:val="009E6155"/>
    <w:rsid w:val="009E6978"/>
    <w:rsid w:val="009E6993"/>
    <w:rsid w:val="009F0414"/>
    <w:rsid w:val="009F0E96"/>
    <w:rsid w:val="009F1950"/>
    <w:rsid w:val="009F1B58"/>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3C1C"/>
    <w:rsid w:val="00A75784"/>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613B"/>
    <w:rsid w:val="00A979B4"/>
    <w:rsid w:val="00A97C34"/>
    <w:rsid w:val="00AA0110"/>
    <w:rsid w:val="00AA0B0E"/>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CCA"/>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3E82"/>
    <w:rsid w:val="00B24608"/>
    <w:rsid w:val="00B2591A"/>
    <w:rsid w:val="00B25AD8"/>
    <w:rsid w:val="00B2628A"/>
    <w:rsid w:val="00B265B9"/>
    <w:rsid w:val="00B279B6"/>
    <w:rsid w:val="00B3152F"/>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77D57"/>
    <w:rsid w:val="00B80733"/>
    <w:rsid w:val="00B80C08"/>
    <w:rsid w:val="00B81131"/>
    <w:rsid w:val="00B832D7"/>
    <w:rsid w:val="00B8554D"/>
    <w:rsid w:val="00B85851"/>
    <w:rsid w:val="00B85CEC"/>
    <w:rsid w:val="00B87510"/>
    <w:rsid w:val="00B87905"/>
    <w:rsid w:val="00B87F69"/>
    <w:rsid w:val="00B87FC5"/>
    <w:rsid w:val="00B915D8"/>
    <w:rsid w:val="00B91A3D"/>
    <w:rsid w:val="00B9223C"/>
    <w:rsid w:val="00B938A1"/>
    <w:rsid w:val="00B94600"/>
    <w:rsid w:val="00B9507C"/>
    <w:rsid w:val="00B95851"/>
    <w:rsid w:val="00B96941"/>
    <w:rsid w:val="00B97E6C"/>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3D9"/>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D46"/>
    <w:rsid w:val="00C74024"/>
    <w:rsid w:val="00C80009"/>
    <w:rsid w:val="00C80784"/>
    <w:rsid w:val="00C80F37"/>
    <w:rsid w:val="00C82EBD"/>
    <w:rsid w:val="00C83B15"/>
    <w:rsid w:val="00C843B5"/>
    <w:rsid w:val="00C86559"/>
    <w:rsid w:val="00C870B9"/>
    <w:rsid w:val="00C91BE1"/>
    <w:rsid w:val="00C925C8"/>
    <w:rsid w:val="00C935E1"/>
    <w:rsid w:val="00C9431C"/>
    <w:rsid w:val="00C9577C"/>
    <w:rsid w:val="00C95B16"/>
    <w:rsid w:val="00C9603E"/>
    <w:rsid w:val="00C96A0E"/>
    <w:rsid w:val="00C9747B"/>
    <w:rsid w:val="00C97C70"/>
    <w:rsid w:val="00CA0B36"/>
    <w:rsid w:val="00CA19F7"/>
    <w:rsid w:val="00CA2DC8"/>
    <w:rsid w:val="00CA379C"/>
    <w:rsid w:val="00CA37CC"/>
    <w:rsid w:val="00CA44E7"/>
    <w:rsid w:val="00CA45D4"/>
    <w:rsid w:val="00CA4FF9"/>
    <w:rsid w:val="00CA755D"/>
    <w:rsid w:val="00CA7C4B"/>
    <w:rsid w:val="00CB0BFF"/>
    <w:rsid w:val="00CB1044"/>
    <w:rsid w:val="00CB11A6"/>
    <w:rsid w:val="00CB1944"/>
    <w:rsid w:val="00CB3E4F"/>
    <w:rsid w:val="00CB6CB2"/>
    <w:rsid w:val="00CB75D9"/>
    <w:rsid w:val="00CB7747"/>
    <w:rsid w:val="00CB7F84"/>
    <w:rsid w:val="00CC0000"/>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16C5A"/>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37E5D"/>
    <w:rsid w:val="00D406F6"/>
    <w:rsid w:val="00D41219"/>
    <w:rsid w:val="00D451E7"/>
    <w:rsid w:val="00D45982"/>
    <w:rsid w:val="00D45EF1"/>
    <w:rsid w:val="00D46288"/>
    <w:rsid w:val="00D52A11"/>
    <w:rsid w:val="00D539D1"/>
    <w:rsid w:val="00D54AA6"/>
    <w:rsid w:val="00D5534F"/>
    <w:rsid w:val="00D5549A"/>
    <w:rsid w:val="00D554B2"/>
    <w:rsid w:val="00D56310"/>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171A"/>
    <w:rsid w:val="00D82AD5"/>
    <w:rsid w:val="00D84382"/>
    <w:rsid w:val="00D84FE6"/>
    <w:rsid w:val="00D85414"/>
    <w:rsid w:val="00D8555E"/>
    <w:rsid w:val="00D87346"/>
    <w:rsid w:val="00D90201"/>
    <w:rsid w:val="00D9127A"/>
    <w:rsid w:val="00D929FD"/>
    <w:rsid w:val="00D92BD1"/>
    <w:rsid w:val="00D9364B"/>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DE4"/>
    <w:rsid w:val="00E3585D"/>
    <w:rsid w:val="00E358F4"/>
    <w:rsid w:val="00E37DEA"/>
    <w:rsid w:val="00E44054"/>
    <w:rsid w:val="00E44301"/>
    <w:rsid w:val="00E46451"/>
    <w:rsid w:val="00E46875"/>
    <w:rsid w:val="00E47495"/>
    <w:rsid w:val="00E53436"/>
    <w:rsid w:val="00E56684"/>
    <w:rsid w:val="00E603D3"/>
    <w:rsid w:val="00E60448"/>
    <w:rsid w:val="00E60872"/>
    <w:rsid w:val="00E60F6E"/>
    <w:rsid w:val="00E61394"/>
    <w:rsid w:val="00E62DCF"/>
    <w:rsid w:val="00E65116"/>
    <w:rsid w:val="00E6533B"/>
    <w:rsid w:val="00E66D75"/>
    <w:rsid w:val="00E7206A"/>
    <w:rsid w:val="00E72BBD"/>
    <w:rsid w:val="00E7305D"/>
    <w:rsid w:val="00E74177"/>
    <w:rsid w:val="00E74AD5"/>
    <w:rsid w:val="00E74BC0"/>
    <w:rsid w:val="00E77877"/>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4851"/>
    <w:rsid w:val="00E9651C"/>
    <w:rsid w:val="00E96601"/>
    <w:rsid w:val="00E96B3E"/>
    <w:rsid w:val="00E974E9"/>
    <w:rsid w:val="00EA0DD7"/>
    <w:rsid w:val="00EA2C68"/>
    <w:rsid w:val="00EA3898"/>
    <w:rsid w:val="00EA3B0A"/>
    <w:rsid w:val="00EA6EA0"/>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8BB"/>
    <w:rsid w:val="00EC3B4A"/>
    <w:rsid w:val="00EC3F8A"/>
    <w:rsid w:val="00EC4189"/>
    <w:rsid w:val="00EC4A3C"/>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F6B"/>
    <w:rsid w:val="00F0295C"/>
    <w:rsid w:val="00F02BCE"/>
    <w:rsid w:val="00F04B0C"/>
    <w:rsid w:val="00F056C5"/>
    <w:rsid w:val="00F070BD"/>
    <w:rsid w:val="00F11236"/>
    <w:rsid w:val="00F144A4"/>
    <w:rsid w:val="00F162D6"/>
    <w:rsid w:val="00F165D6"/>
    <w:rsid w:val="00F16C6F"/>
    <w:rsid w:val="00F17B27"/>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1A47"/>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0AE0"/>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066C"/>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8B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yperlink" Target="https://bmcneurosci.biomedcentral.com/articles/10.1186/1471-2202-10-5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osf.io/625d8/" TargetMode="External"/><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C4658"/>
    <w:rsid w:val="000F15C5"/>
    <w:rsid w:val="00193100"/>
    <w:rsid w:val="001B4DAF"/>
    <w:rsid w:val="00211CFA"/>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5A150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D167B474-24D7-47C2-B655-49602EEAA054}">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004</TotalTime>
  <Pages>38</Pages>
  <Words>21227</Words>
  <Characters>116750</Characters>
  <Application>Microsoft Office Word</Application>
  <DocSecurity>0</DocSecurity>
  <Lines>972</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188</cp:revision>
  <cp:lastPrinted>2020-01-05T06:03:00Z</cp:lastPrinted>
  <dcterms:created xsi:type="dcterms:W3CDTF">2020-01-06T15:22:00Z</dcterms:created>
  <dcterms:modified xsi:type="dcterms:W3CDTF">2020-01-08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